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3BC1E1" w14:textId="77777777" w:rsidR="006C5CF7" w:rsidRPr="006C5CF7" w:rsidRDefault="006C5CF7" w:rsidP="006C5CF7">
      <w:pPr>
        <w:spacing w:line="480" w:lineRule="auto"/>
        <w:rPr>
          <w:b/>
          <w:lang w:val="en-GB"/>
        </w:rPr>
      </w:pPr>
      <w:r w:rsidRPr="006C5CF7">
        <w:rPr>
          <w:b/>
          <w:lang w:val="en-GB"/>
        </w:rPr>
        <w:t>SUPPLEMENTARY MATERIAL</w:t>
      </w:r>
    </w:p>
    <w:p w14:paraId="49899028" w14:textId="77777777" w:rsidR="006C5CF7" w:rsidRPr="00753CF6" w:rsidRDefault="006C5CF7" w:rsidP="006C5CF7">
      <w:pPr>
        <w:spacing w:line="480" w:lineRule="auto"/>
        <w:rPr>
          <w:lang w:val="en-GB"/>
        </w:rPr>
      </w:pPr>
      <w:r>
        <w:rPr>
          <w:lang w:val="en-GB"/>
        </w:rPr>
        <w:t xml:space="preserve">Supplementary </w:t>
      </w:r>
      <w:r w:rsidRPr="00753CF6">
        <w:rPr>
          <w:lang w:val="en-GB"/>
        </w:rPr>
        <w:t xml:space="preserve">Table </w:t>
      </w:r>
      <w:r w:rsidR="00913986">
        <w:rPr>
          <w:lang w:val="en-GB"/>
        </w:rPr>
        <w:t>S</w:t>
      </w:r>
      <w:r w:rsidRPr="00753CF6">
        <w:rPr>
          <w:lang w:val="en-GB"/>
        </w:rPr>
        <w:t>1. Search strategies employed (for Embase Search).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6"/>
        <w:gridCol w:w="11241"/>
        <w:gridCol w:w="1056"/>
        <w:gridCol w:w="1752"/>
      </w:tblGrid>
      <w:tr w:rsidR="006C5CF7" w:rsidRPr="00753CF6" w14:paraId="79920A78" w14:textId="77777777" w:rsidTr="00EA66A3">
        <w:tc>
          <w:tcPr>
            <w:tcW w:w="0" w:type="auto"/>
            <w:gridSpan w:val="4"/>
            <w:hideMark/>
          </w:tcPr>
          <w:p w14:paraId="3D6C29F2" w14:textId="77777777" w:rsidR="006C5CF7" w:rsidRPr="00753CF6" w:rsidRDefault="006C5CF7" w:rsidP="00EA66A3">
            <w:pPr>
              <w:jc w:val="center"/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Embase 1980 to 2016 Week 19</w:t>
            </w:r>
          </w:p>
        </w:tc>
      </w:tr>
      <w:tr w:rsidR="006C5CF7" w:rsidRPr="00753CF6" w14:paraId="1673E324" w14:textId="77777777" w:rsidTr="00EA66A3"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72A88A76" w14:textId="77777777" w:rsidR="006C5CF7" w:rsidRPr="00753CF6" w:rsidRDefault="006C5CF7" w:rsidP="00EA66A3">
            <w:pPr>
              <w:jc w:val="center"/>
              <w:rPr>
                <w:rFonts w:eastAsia="Times New Roman" w:cs="Times New Roman"/>
                <w:b/>
                <w:bCs/>
                <w:lang w:val="en-GB" w:eastAsia="en-CA"/>
              </w:rPr>
            </w:pPr>
            <w:r w:rsidRPr="00753CF6">
              <w:rPr>
                <w:rFonts w:eastAsia="Times New Roman" w:cs="Times New Roman"/>
                <w:b/>
                <w:bCs/>
                <w:lang w:val="en-GB" w:eastAsia="en-CA"/>
              </w:rPr>
              <w:t>#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46D4CE39" w14:textId="77777777" w:rsidR="006C5CF7" w:rsidRPr="00753CF6" w:rsidRDefault="006C5CF7" w:rsidP="00EA66A3">
            <w:pPr>
              <w:jc w:val="center"/>
              <w:rPr>
                <w:rFonts w:eastAsia="Times New Roman" w:cs="Times New Roman"/>
                <w:b/>
                <w:bCs/>
                <w:lang w:val="en-GB" w:eastAsia="en-CA"/>
              </w:rPr>
            </w:pPr>
            <w:r w:rsidRPr="00753CF6">
              <w:rPr>
                <w:rFonts w:eastAsia="Times New Roman" w:cs="Times New Roman"/>
                <w:b/>
                <w:bCs/>
                <w:lang w:val="en-GB" w:eastAsia="en-CA"/>
              </w:rPr>
              <w:t>Searche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6CF83633" w14:textId="77777777" w:rsidR="006C5CF7" w:rsidRPr="00753CF6" w:rsidRDefault="006C5CF7" w:rsidP="00EA66A3">
            <w:pPr>
              <w:jc w:val="center"/>
              <w:rPr>
                <w:rFonts w:eastAsia="Times New Roman" w:cs="Times New Roman"/>
                <w:b/>
                <w:bCs/>
                <w:lang w:val="en-GB" w:eastAsia="en-CA"/>
              </w:rPr>
            </w:pPr>
            <w:r w:rsidRPr="00753CF6">
              <w:rPr>
                <w:rFonts w:eastAsia="Times New Roman" w:cs="Times New Roman"/>
                <w:b/>
                <w:bCs/>
                <w:lang w:val="en-GB" w:eastAsia="en-CA"/>
              </w:rPr>
              <w:t>Result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hideMark/>
          </w:tcPr>
          <w:p w14:paraId="09442609" w14:textId="77777777" w:rsidR="006C5CF7" w:rsidRPr="00753CF6" w:rsidRDefault="006C5CF7" w:rsidP="00EA66A3">
            <w:pPr>
              <w:jc w:val="center"/>
              <w:rPr>
                <w:rFonts w:eastAsia="Times New Roman" w:cs="Times New Roman"/>
                <w:b/>
                <w:bCs/>
                <w:lang w:val="en-GB" w:eastAsia="en-CA"/>
              </w:rPr>
            </w:pPr>
            <w:r w:rsidRPr="00753CF6">
              <w:rPr>
                <w:rFonts w:eastAsia="Times New Roman" w:cs="Times New Roman"/>
                <w:b/>
                <w:bCs/>
                <w:lang w:val="en-GB" w:eastAsia="en-CA"/>
              </w:rPr>
              <w:t>Comment</w:t>
            </w:r>
          </w:p>
        </w:tc>
      </w:tr>
      <w:tr w:rsidR="006C5CF7" w:rsidRPr="00753CF6" w14:paraId="03176B3F" w14:textId="77777777" w:rsidTr="00EA66A3">
        <w:tc>
          <w:tcPr>
            <w:tcW w:w="0" w:type="auto"/>
            <w:tcBorders>
              <w:bottom w:val="nil"/>
            </w:tcBorders>
            <w:hideMark/>
          </w:tcPr>
          <w:p w14:paraId="76DD949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</w:t>
            </w:r>
          </w:p>
        </w:tc>
        <w:tc>
          <w:tcPr>
            <w:tcW w:w="0" w:type="auto"/>
            <w:tcBorders>
              <w:bottom w:val="nil"/>
            </w:tcBorders>
            <w:hideMark/>
          </w:tcPr>
          <w:p w14:paraId="2D99A39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Klebsiella pneumoniae/ or ("b. friedlander" or (bacillus adj2 pneumoniae) or (Bacterium adj2 pneumoni* adj2 crouposae) or klebsiella or (friedlaender adj2 bacillus) or (friedlander adj2 bacillus) or (hyalococcus adj2 pneumoniae) or pneumobacillus).ti,ab,kw. [***EMBASE since 1974****]</w:t>
            </w:r>
          </w:p>
        </w:tc>
        <w:tc>
          <w:tcPr>
            <w:tcW w:w="0" w:type="auto"/>
            <w:tcBorders>
              <w:bottom w:val="nil"/>
            </w:tcBorders>
            <w:hideMark/>
          </w:tcPr>
          <w:p w14:paraId="7A25D01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0276 </w:t>
            </w:r>
          </w:p>
        </w:tc>
        <w:tc>
          <w:tcPr>
            <w:tcW w:w="0" w:type="auto"/>
            <w:tcBorders>
              <w:bottom w:val="nil"/>
            </w:tcBorders>
          </w:tcPr>
          <w:p w14:paraId="17ADD6D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252AEA5F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479F66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45EE8ED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extended spectrum beta lactamase producing Klebsiella pneumoniae/ [***EMBASE since 2013****]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6BEA61C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319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9B739A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6C931CF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7A6E154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6C332BA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Klebsiella infection/ [***EMBASE previous indexing prior to 2009****]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021F281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764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0520CF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443638D2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4F88B24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4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4A2B2BF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Klebsiella pneumoniae infection/ [***EMBASE since 2009****]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7541D5E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449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9B8DE5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03A43F50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6F2EB75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E3B6EE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Enterobacteriaceae infection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91A4AB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493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0B039C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35042A5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4F1D9B4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DDA04F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Klebsiella.mp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FDEF2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7697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CC2FB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4DB08FF2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19199DD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6C827A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or/1-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7A60B8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8801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8144BE6" w14:textId="6AE28AEB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Klebsiella terms</w:t>
            </w:r>
          </w:p>
        </w:tc>
      </w:tr>
      <w:tr w:rsidR="006C5CF7" w:rsidRPr="00753CF6" w14:paraId="0B1C3D26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098F052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EC501D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carbapenemase/ or carbapenemase.mp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6E4145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3944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6EDC7F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1F489022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5562910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1638D0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antibiotic resistance/ or ((antibacterial adj3 resist*) or (antimicrobial adj3 resist*) or (bacter* adj3 resist*) or ("beta-lactam" adj3 resist*) or (antibiotic* adj3 resist*)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326B95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58249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FA1DA8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D951B6B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DCE393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7532FE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carbapene* adj3 resist*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A320F7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710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D883639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73E20D1F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0C49DBA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87D1C7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antibiotic sensitivity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2B8F56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63489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CABBF9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D68AAC5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421E5579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0C1DC8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or/8-11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834D04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93256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D27DD7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Antibiotic resistance terms</w:t>
            </w:r>
          </w:p>
        </w:tc>
      </w:tr>
      <w:tr w:rsidR="006C5CF7" w:rsidRPr="00753CF6" w14:paraId="330779BC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636C47C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C0A225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sepsis/ or septic shock/ or septicemia/ or urosepsis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BD3376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55704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101F45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32E3DAA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40D5E9C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9755D6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sepsis or septic*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68C9BB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61146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B3ECC3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5CF82E0B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0000863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F28BAB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bacteremia/ or gram negative sepsis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88F480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33997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BCA5A5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3B795CA8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80B3A8E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23C4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bacteremia* or bacteraemia*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95EDF0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30754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79E358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5D58001E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9E46B3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F273E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device infection/ or catheter infection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254301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7636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2C6BD46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0B205B13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1409690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80DE04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(device* adj3 infect*) or (catheter* adj3 infect*)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761848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1698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3269B4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381B07E8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73529EA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1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39E243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bacterial infection/ or gram negative infection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4E05C6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30026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E44952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1A927258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000B2A19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75ABA4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"gram-negative" adj2 infect*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EA819C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228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1F2617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0277BE6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7F39587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lastRenderedPageBreak/>
              <w:t>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6036D1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gram adj2 negative* adj2 infect*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7C536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276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897BC8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00C0EC27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65C91AFE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1D667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bloodstream infection/ [****EMBASE since 2009****]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5F0445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6917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D7B5D8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5F9B70F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0430467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B0B58A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(bacterial* or bloodstream* or "blood-stream") adj2 infect*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D560BA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54863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90A94C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7F013192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7F09976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43C03A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healthcare associated infection/ or hospital infection/ or primary infection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D64276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39457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6498F09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032183B6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6BD79E0E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9D76E3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((healthcare or hospital or "health-care") adj2 infect*) or (health adj2 care adj2 infect*)).ti,ab,kw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8ABA91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8372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C83B0C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3F76416A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7C6802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530653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or/13-25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CA7CD2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40326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C76AA7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infection terms</w:t>
            </w:r>
          </w:p>
        </w:tc>
      </w:tr>
      <w:tr w:rsidR="006C5CF7" w:rsidRPr="00753CF6" w14:paraId="2739A240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6B8637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ACC8B8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7 and 12 and 2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4123FF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5761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2DCDB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base clinical set</w:t>
            </w:r>
          </w:p>
        </w:tc>
      </w:tr>
      <w:tr w:rsidR="006C5CF7" w:rsidRPr="00753CF6" w14:paraId="3DB49B76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691230B6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9E3B08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longitudinal study/ or "national longitudinal study of adolescent health"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EF8E36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87562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D3963C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2FBB3FB8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54BCC81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9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956275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prospective study/ or retrospective study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92F81B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781504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E90AFF6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6557FD3E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3D88370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DB408C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cohort analysis/ or cross-sectional study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EC23A3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407893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C416F4F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70F50982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7B9B21A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67776A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case control study/ or hospital based case control study/ or population based case control study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15CCC56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14308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017ED3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2DD7D541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037AC3F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7BC27B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comparative study/ or comparative effectiveness/ or device comparison/ or dosage schedule comparison/ or exp drug comparison/ or drug dosage form comparison/ or drug dose comparison/ or human versus animal comparison/ or intermethod comparison/ or species comparison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84C09D8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1066610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8227B1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1E9DF054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4C1CDA2E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EB001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controlled study/ or observational study/ or validation study/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76E2820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5015175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80623F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53898C7D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2C19924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C0D2D0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((cohort or restrospectiv* or longitudinal* or prospectiv* or "follow-up" or followup or observational*) adj2 (study or studies or review*)).mp.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085DFE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852501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AEA8F5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</w:p>
        </w:tc>
      </w:tr>
      <w:tr w:rsidR="006C5CF7" w:rsidRPr="00753CF6" w14:paraId="7EAB3FE2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5EDF84B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FF3D44C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or/28-35 [***cohort studies terms****]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82443B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6715226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245E691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cohort studies terms</w:t>
            </w:r>
          </w:p>
        </w:tc>
      </w:tr>
      <w:tr w:rsidR="006C5CF7" w:rsidRPr="00753CF6" w14:paraId="2F5F741B" w14:textId="77777777" w:rsidTr="00EA66A3">
        <w:tc>
          <w:tcPr>
            <w:tcW w:w="0" w:type="auto"/>
            <w:tcBorders>
              <w:top w:val="nil"/>
              <w:bottom w:val="nil"/>
            </w:tcBorders>
            <w:hideMark/>
          </w:tcPr>
          <w:p w14:paraId="0ABEC102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2FF1F99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7 and 35 [***Final revised results for review****]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06C216D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 xml:space="preserve">2242 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4B1B33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Cohort Study results</w:t>
            </w:r>
          </w:p>
        </w:tc>
      </w:tr>
      <w:tr w:rsidR="006C5CF7" w:rsidRPr="00753CF6" w14:paraId="3C5D8F71" w14:textId="77777777" w:rsidTr="00EA66A3">
        <w:tc>
          <w:tcPr>
            <w:tcW w:w="0" w:type="auto"/>
            <w:tcBorders>
              <w:top w:val="nil"/>
            </w:tcBorders>
            <w:hideMark/>
          </w:tcPr>
          <w:p w14:paraId="7BF5FDF5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37</w:t>
            </w:r>
          </w:p>
        </w:tc>
        <w:tc>
          <w:tcPr>
            <w:tcW w:w="0" w:type="auto"/>
            <w:tcBorders>
              <w:top w:val="nil"/>
            </w:tcBorders>
          </w:tcPr>
          <w:p w14:paraId="271C8B27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Style w:val="searchhistory-search-term"/>
                <w:lang w:val="en-GB"/>
              </w:rPr>
              <w:t>remove duplicates from 36</w:t>
            </w:r>
          </w:p>
        </w:tc>
        <w:tc>
          <w:tcPr>
            <w:tcW w:w="0" w:type="auto"/>
            <w:tcBorders>
              <w:top w:val="nil"/>
            </w:tcBorders>
          </w:tcPr>
          <w:p w14:paraId="0D13276B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2220</w:t>
            </w:r>
          </w:p>
        </w:tc>
        <w:tc>
          <w:tcPr>
            <w:tcW w:w="0" w:type="auto"/>
            <w:tcBorders>
              <w:top w:val="nil"/>
            </w:tcBorders>
          </w:tcPr>
          <w:p w14:paraId="32DBFBF4" w14:textId="77777777" w:rsidR="006C5CF7" w:rsidRPr="00753CF6" w:rsidRDefault="006C5CF7" w:rsidP="00EA66A3">
            <w:pPr>
              <w:rPr>
                <w:rFonts w:eastAsia="Times New Roman" w:cs="Times New Roman"/>
                <w:lang w:val="en-GB" w:eastAsia="en-CA"/>
              </w:rPr>
            </w:pPr>
            <w:r w:rsidRPr="00753CF6">
              <w:rPr>
                <w:rFonts w:eastAsia="Times New Roman" w:cs="Times New Roman"/>
                <w:lang w:val="en-GB" w:eastAsia="en-CA"/>
              </w:rPr>
              <w:t>FINAL results</w:t>
            </w:r>
          </w:p>
        </w:tc>
      </w:tr>
    </w:tbl>
    <w:p w14:paraId="6C54A6AF" w14:textId="77777777" w:rsidR="006C5CF7" w:rsidRPr="00753CF6" w:rsidRDefault="006C5CF7" w:rsidP="006C5CF7">
      <w:pPr>
        <w:spacing w:line="360" w:lineRule="auto"/>
        <w:rPr>
          <w:lang w:val="en-GB"/>
        </w:rPr>
      </w:pPr>
    </w:p>
    <w:p w14:paraId="068B701A" w14:textId="77777777" w:rsidR="006C5CF7" w:rsidRDefault="006C5CF7" w:rsidP="006C5CF7">
      <w:pPr>
        <w:spacing w:line="480" w:lineRule="auto"/>
        <w:rPr>
          <w:lang w:val="en-GB"/>
        </w:rPr>
      </w:pPr>
    </w:p>
    <w:p w14:paraId="1605F638" w14:textId="77777777" w:rsidR="008870DF" w:rsidRDefault="008870DF" w:rsidP="006C5CF7">
      <w:pPr>
        <w:spacing w:line="480" w:lineRule="auto"/>
        <w:rPr>
          <w:lang w:val="en-GB"/>
        </w:rPr>
        <w:sectPr w:rsidR="008870DF" w:rsidSect="006C5CF7">
          <w:pgSz w:w="16840" w:h="11900" w:orient="landscape"/>
          <w:pgMar w:top="1417" w:right="1417" w:bottom="1417" w:left="1134" w:header="708" w:footer="708" w:gutter="0"/>
          <w:cols w:space="708"/>
        </w:sectPr>
      </w:pPr>
    </w:p>
    <w:p w14:paraId="7DC38B05" w14:textId="66A58E2E" w:rsidR="008870DF" w:rsidRDefault="008870DF" w:rsidP="008870DF">
      <w:pPr>
        <w:spacing w:line="480" w:lineRule="auto"/>
        <w:rPr>
          <w:lang w:val="en-GB"/>
        </w:rPr>
      </w:pPr>
      <w:r>
        <w:rPr>
          <w:lang w:val="en-GB"/>
        </w:rPr>
        <w:lastRenderedPageBreak/>
        <w:t>Supplementary Table S2. List of excluded studies (full-text review) with reason for exclusion.</w:t>
      </w:r>
      <w:r w:rsidR="001B5AFE">
        <w:rPr>
          <w:lang w:val="en-GB"/>
        </w:rPr>
        <w:t xml:space="preserve"> </w:t>
      </w:r>
      <w:r w:rsidR="001B5AFE" w:rsidRPr="0043584D">
        <w:rPr>
          <w:i/>
          <w:lang w:val="en-GB"/>
        </w:rPr>
        <w:t>Note</w:t>
      </w:r>
      <w:r w:rsidR="001B5AFE">
        <w:rPr>
          <w:lang w:val="en-GB"/>
        </w:rPr>
        <w:t xml:space="preserve">: some studies had multiple reasons for exclusion. </w:t>
      </w:r>
      <w:r w:rsidR="0043584D">
        <w:rPr>
          <w:lang w:val="en-GB"/>
        </w:rPr>
        <w:t xml:space="preserve">Only </w:t>
      </w:r>
      <w:r w:rsidR="001B5AFE">
        <w:rPr>
          <w:lang w:val="en-GB"/>
        </w:rPr>
        <w:t xml:space="preserve">the most </w:t>
      </w:r>
      <w:r w:rsidR="0043584D">
        <w:rPr>
          <w:lang w:val="en-GB"/>
        </w:rPr>
        <w:t>important reason is given.</w:t>
      </w:r>
      <w:r w:rsidR="001B5AFE">
        <w:rPr>
          <w:lang w:val="en-GB"/>
        </w:rPr>
        <w:t xml:space="preserve"> </w:t>
      </w:r>
    </w:p>
    <w:tbl>
      <w:tblPr>
        <w:tblW w:w="9654" w:type="dxa"/>
        <w:tblInd w:w="55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992"/>
        <w:gridCol w:w="5953"/>
      </w:tblGrid>
      <w:tr w:rsidR="008870DF" w:rsidRPr="00EA66A3" w14:paraId="06A37C77" w14:textId="77777777" w:rsidTr="00D95C72">
        <w:trPr>
          <w:trHeight w:val="300"/>
        </w:trPr>
        <w:tc>
          <w:tcPr>
            <w:tcW w:w="2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9465C" w14:textId="77777777" w:rsidR="008870DF" w:rsidRPr="00EA66A3" w:rsidRDefault="008870DF" w:rsidP="00D95C72">
            <w:pPr>
              <w:rPr>
                <w:rFonts w:eastAsia="Times New Roman"/>
                <w:b/>
                <w:bCs/>
                <w:color w:val="000000"/>
                <w:lang w:val="de-CH"/>
              </w:rPr>
            </w:pPr>
            <w:r w:rsidRPr="00EA66A3">
              <w:rPr>
                <w:rFonts w:eastAsia="Times New Roman"/>
                <w:b/>
                <w:bCs/>
                <w:color w:val="000000"/>
                <w:lang w:val="de-CH"/>
              </w:rPr>
              <w:t>Author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D27E4" w14:textId="77777777" w:rsidR="008870DF" w:rsidRPr="00EA66A3" w:rsidRDefault="008870DF" w:rsidP="00D95C72">
            <w:pPr>
              <w:rPr>
                <w:rFonts w:eastAsia="Times New Roman"/>
                <w:b/>
                <w:bCs/>
                <w:color w:val="000000"/>
                <w:lang w:val="de-CH"/>
              </w:rPr>
            </w:pPr>
            <w:r w:rsidRPr="00EA66A3">
              <w:rPr>
                <w:rFonts w:eastAsia="Times New Roman"/>
                <w:b/>
                <w:bCs/>
                <w:color w:val="000000"/>
                <w:lang w:val="de-CH"/>
              </w:rPr>
              <w:t>Year</w:t>
            </w:r>
          </w:p>
        </w:tc>
        <w:tc>
          <w:tcPr>
            <w:tcW w:w="59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021F5" w14:textId="77777777" w:rsidR="008870DF" w:rsidRPr="00EA66A3" w:rsidRDefault="008870DF" w:rsidP="00D95C72">
            <w:pPr>
              <w:rPr>
                <w:rFonts w:eastAsia="Times New Roman"/>
                <w:b/>
                <w:bCs/>
                <w:color w:val="000000"/>
                <w:lang w:val="de-CH"/>
              </w:rPr>
            </w:pPr>
            <w:r w:rsidRPr="00EA66A3">
              <w:rPr>
                <w:rFonts w:eastAsia="Times New Roman"/>
                <w:b/>
                <w:bCs/>
                <w:color w:val="000000"/>
                <w:lang w:val="de-CH"/>
              </w:rPr>
              <w:t>Reason for exclusion</w:t>
            </w:r>
          </w:p>
        </w:tc>
      </w:tr>
      <w:tr w:rsidR="008870DF" w:rsidRPr="00EA66A3" w14:paraId="3F29D66F" w14:textId="77777777" w:rsidTr="00D95C72">
        <w:trPr>
          <w:trHeight w:val="300"/>
        </w:trPr>
        <w:tc>
          <w:tcPr>
            <w:tcW w:w="270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8EA8725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Krcmery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LcmNtZXJ5PC9BdXRob3I+PFllYXI+MTk5ODwvWWVhcj48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LcmNtZXJ5PC9BdXRob3I+PFllYXI+MTk5ODwvWWVhcj48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F6CD5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1998</w:t>
            </w:r>
          </w:p>
        </w:tc>
        <w:tc>
          <w:tcPr>
            <w:tcW w:w="595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F11C7" w14:textId="633D48FB" w:rsidR="008870DF" w:rsidRPr="00EA66A3" w:rsidRDefault="004B1DE4" w:rsidP="00037B45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</w:t>
            </w:r>
            <w:r w:rsidR="00037B45">
              <w:rPr>
                <w:rFonts w:eastAsia="Times New Roman"/>
                <w:color w:val="000000"/>
                <w:lang w:val="de-CH"/>
              </w:rPr>
              <w:t>d</w:t>
            </w:r>
            <w:r w:rsidR="00795C05">
              <w:rPr>
                <w:rFonts w:eastAsia="Times New Roman"/>
                <w:color w:val="000000"/>
                <w:lang w:val="de-CH"/>
              </w:rPr>
              <w:t>ata on carbapenem-resistan</w:t>
            </w:r>
            <w:r>
              <w:rPr>
                <w:rFonts w:eastAsia="Times New Roman"/>
                <w:color w:val="000000"/>
                <w:lang w:val="de-CH"/>
              </w:rPr>
              <w:t xml:space="preserve">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8870DF" w:rsidRPr="00EA66A3" w14:paraId="7E7CF82B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431443AE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lot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bG90PC9BdXRob3I+PFllYXI+MjAwMjwvWWVhcj48UmVj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bG90PC9BdXRob3I+PFllYXI+MjAwMjwvWWVhcj48UmVj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B753E81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2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BEBC1F7" w14:textId="1E7D1BDA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EA66A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="00795C05">
              <w:rPr>
                <w:rFonts w:eastAsia="Times New Roman"/>
                <w:i/>
                <w:iCs/>
                <w:color w:val="000000"/>
                <w:lang w:val="de-CH"/>
              </w:rPr>
              <w:t xml:space="preserve"> </w:t>
            </w:r>
            <w:r w:rsidR="00795C05" w:rsidRPr="00795C05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00DF8605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1B4988DA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Guillemot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dWlsbGVtb3Q8L0F1dGhvcj48WWVhcj4yMDA1PC9ZZWFy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dWlsbGVtb3Q8L0F1dGhvcj48WWVhcj4yMDA1PC9ZZWFy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F13D727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6731E9B4" w14:textId="283640D5" w:rsidR="008870DF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EA66A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>
              <w:rPr>
                <w:rFonts w:eastAsia="Times New Roman"/>
                <w:i/>
                <w:iCs/>
                <w:color w:val="000000"/>
                <w:lang w:val="de-CH"/>
              </w:rPr>
              <w:t xml:space="preserve"> </w:t>
            </w:r>
            <w:r w:rsidRPr="00795C05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32593BE9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1A25295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Kang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LYW5nPC9BdXRob3I+PFllYXI+MjAwNTwvWWVhcj48UmVj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LYW5nPC9BdXRob3I+PFllYXI+MjAwNTwvWWVhcj48UmVj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EAE9E15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2BF35D91" w14:textId="781C773F" w:rsidR="008870DF" w:rsidRPr="00EA66A3" w:rsidRDefault="004B1DE4" w:rsidP="00037B45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8870DF" w:rsidRPr="00EA66A3" w14:paraId="65A07281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45C2CA1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Giamarellos-Bourboulis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aWFtYXJlbGxvcy1Cb3VyYm91bGlzPC9BdXRob3I+PFll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aWFtYXJlbGxvcy1Cb3VyYm91bGlzPC9BdXRob3I+PFll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F28E98C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6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F94AC3C" w14:textId="7C15DC28" w:rsidR="008870DF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8870DF" w:rsidRPr="00EA66A3" w14:paraId="5299C7CC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755B09A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reno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b3Jlbm88L0F1dGhvcj48WWVhcj4yMDA3PC9ZZWFyPjxS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b3Jlbm88L0F1dGhvcj48WWVhcj4yMDA3PC9ZZWFyPjxS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D64F9D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7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75D04952" w14:textId="5517FF7F" w:rsidR="008870DF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8870DF" w:rsidRPr="00EA66A3" w14:paraId="27EFCA96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092C46F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Ressner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SZXNzbmVyPC9BdXRob3I+PFllYXI+MjAwODwvWWVhcj48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SZXNzbmVyPC9BdXRob3I+PFllYXI+MjAwODwvWWVhcj48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7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986C2AC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8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1E70D23" w14:textId="27308D35" w:rsidR="008870DF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795C05" w:rsidRPr="00EA66A3" w14:paraId="18C04850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53BB249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Patel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YXRlbDwvQXV0aG9yPjxZZWFyPjIwMDg8L1llYXI+PFJl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YXRlbDwvQXV0aG9yPjxZZWFyPjIwMDg8L1llYXI+PFJl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8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E337389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8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26E42085" w14:textId="06AA8DCD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781BC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781BC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781BC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795C05" w:rsidRPr="00EA66A3" w14:paraId="174BE389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3A2EF2B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arschall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YXJzY2hhbGw8L0F1dGhvcj48WWVhcj4yMDA4PC9ZZWFy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YXJzY2hhbGw8L0F1dGhvcj48WWVhcj4yMDA4PC9ZZWFy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9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CBE10C0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8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62955E34" w14:textId="7C266B10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781BC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781BC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781BC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795C05" w:rsidRPr="00EA66A3" w14:paraId="729C8580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564AECC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Pawar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YXdhcjwvQXV0aG9yPjxZZWFyPjIwMDg8L1llYXI+PFJl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YXdhcjwvQXV0aG9yPjxZZWFyPjIwMDg8L1llYXI+PFJl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0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292B283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8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20D6FC5F" w14:textId="0851A9C0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781BC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781BC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781BC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795C05" w:rsidRPr="00EA66A3" w14:paraId="162C74E1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9BA7A28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Schwaber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Y2h3YWJlcjwvQXV0aG9yPjxZZWFyPjIwMDg8L1llYXI+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Y2h3YWJlcjwvQXV0aG9yPjxZZWFyPjIwMDg8L1llYXI+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1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1ED37B6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8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047EF93E" w14:textId="36BB9250" w:rsidR="00795C05" w:rsidRPr="00EA66A3" w:rsidRDefault="00795C05" w:rsidP="00085239">
            <w:pPr>
              <w:rPr>
                <w:rFonts w:eastAsia="Times New Roman"/>
                <w:color w:val="000000"/>
                <w:lang w:val="de-CH"/>
              </w:rPr>
            </w:pPr>
            <w:r w:rsidRPr="00781BC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781BC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781BC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547A3B72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428C8C6F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Petrikkos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ZXRyaWtrb3M8L0F1dGhvcj48WWVhcj4yMDA5PC9ZZWFy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ZXRyaWtrb3M8L0F1dGhvcj48WWVhcj4yMDA5PC9ZZWFy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2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4F44B77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9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4AFFDAD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 xml:space="preserve">Data overlap with Daikos </w:t>
            </w:r>
            <w:r w:rsidRPr="00467AFE">
              <w:rPr>
                <w:rFonts w:eastAsia="Times New Roman"/>
                <w:i/>
                <w:color w:val="000000"/>
                <w:lang w:val="de-CH"/>
              </w:rPr>
              <w:t>et al.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YWlrb3M8L0F1dGhvcj48WWVhcj4yMDA5PC9ZZWFyPjxS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YWlrb3M8L0F1dGhvcj48WWVhcj4yMDA5PC9ZZWFyPjxS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3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 w:rsidRPr="00EA66A3">
              <w:rPr>
                <w:rFonts w:eastAsia="Times New Roman"/>
                <w:color w:val="000000"/>
                <w:lang w:val="de-CH"/>
              </w:rPr>
              <w:t xml:space="preserve"> </w:t>
            </w:r>
          </w:p>
        </w:tc>
      </w:tr>
      <w:tr w:rsidR="008870DF" w:rsidRPr="00EA66A3" w14:paraId="72B64895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047751B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Garnica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YXJuaWNhPC9BdXRob3I+PFllYXI+MjAwOTwvWWVhcj48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YXJuaWNhPC9BdXRob3I+PFllYXI+MjAwOTwvWWVhcj48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4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0646DD8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9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27D6B3A3" w14:textId="616E48E5" w:rsidR="008870DF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8870DF" w:rsidRPr="00EA66A3" w14:paraId="3CF6D103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60B7895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Gasink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YXNpbms8L0F1dGhvcj48WWVhcj4yMDA5PC9ZZWFyPjxS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YXNpbms8L0F1dGhvcj48WWVhcj4yMDA5PC9ZZWFyPjxS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5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11DE118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09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42511DF3" w14:textId="14C9B7BB" w:rsidR="008870DF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EA66A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>
              <w:rPr>
                <w:rFonts w:eastAsia="Times New Roman"/>
                <w:i/>
                <w:iCs/>
                <w:color w:val="000000"/>
                <w:lang w:val="de-CH"/>
              </w:rPr>
              <w:t xml:space="preserve"> </w:t>
            </w:r>
            <w:r w:rsidRPr="00795C05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0DC49562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63BD42D8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Tsitsopoulos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Uc2l0c29wb3Vsb3M8L0F1dGhvcj48WWVhcj4yMDEwPC9Z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Uc2l0c29wb3Vsb3M8L0F1dGhvcj48WWVhcj4yMDEwPC9Z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6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EBA41BE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0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7A78F7BA" w14:textId="039BF199" w:rsidR="008870DF" w:rsidRPr="00EA66A3" w:rsidRDefault="00085239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="008870DF"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795C05" w:rsidRPr="00EA66A3" w14:paraId="69EC11FB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49A378FD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Hyle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eWxlPC9BdXRob3I+PFllYXI+MjAxMDwvWWVhcj48UmVj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eWxlPC9BdXRob3I+PFllYXI+MjAxMDwvWWVhcj48UmVj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7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F655814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0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0DF0CCC3" w14:textId="11762B05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6F14B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6F14B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6F14B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795C05" w:rsidRPr="00EA66A3" w14:paraId="330C366E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07AAC6B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Pien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aWVuPC9BdXRob3I+PFllYXI+MjAxMDwvWWVhcj48UmVj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aWVuPC9BdXRob3I+PFllYXI+MjAxMDwvWWVhcj48UmVj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8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D353D5F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0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1E801757" w14:textId="5FCE2E04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6F14B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6F14B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6F14B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2C7EE307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690DAEC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ert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ZXJ0PC9BdXRob3I+PFllYXI+MjAxMDwvWWVhcj48UmVj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ZXJ0PC9BdXRob3I+PFllYXI+MjAxMDwvWWVhcj48UmVj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19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 w:rsidRPr="00EA66A3">
              <w:rPr>
                <w:rFonts w:eastAsia="Times New Roman"/>
                <w:color w:val="000000"/>
                <w:lang w:val="de-CH"/>
              </w:rPr>
              <w:t xml:space="preserve"> 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E2B7C15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0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543FE48" w14:textId="3A0B03F2" w:rsidR="008870DF" w:rsidRPr="00EA66A3" w:rsidRDefault="00522C12" w:rsidP="00D95C72">
            <w:pPr>
              <w:rPr>
                <w:rFonts w:eastAsia="Times New Roman"/>
                <w:color w:val="000000"/>
                <w:lang w:val="de-CH"/>
              </w:rPr>
            </w:pPr>
            <w:r w:rsidRPr="006F14B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6F14B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6F14B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4308B3A4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1AD85957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Khan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LaGFuPC9BdXRob3I+PFllYXI+MjAxMDwvWWVhcj48UmVj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LaGFuPC9BdXRob3I+PFllYXI+MjAxMDwvWWVhcj48UmVj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0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8E81141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0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79EAE2B8" w14:textId="380617F5" w:rsidR="008870DF" w:rsidRPr="00EA66A3" w:rsidRDefault="00522C12" w:rsidP="00D95C72">
            <w:pPr>
              <w:rPr>
                <w:rFonts w:eastAsia="Times New Roman"/>
                <w:color w:val="000000"/>
                <w:lang w:val="de-CH"/>
              </w:rPr>
            </w:pPr>
            <w:r w:rsidRPr="006F14B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6F14B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6F14B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6A1FC22B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FE06BBA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Ors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NpPC9BdXRob3I+PFllYXI+MjAxMTwvWWVhcj48UmVj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NpPC9BdXRob3I+PFllYXI+MjAxMTwvWWVhcj48UmVj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1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F918D8C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1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2DEFF892" w14:textId="10901E40" w:rsidR="008870DF" w:rsidRPr="00EA66A3" w:rsidRDefault="00085239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="008870DF"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8870DF" w:rsidRPr="00EA66A3" w14:paraId="30AC641B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F68D04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Tuon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UdW9uPC9BdXRob3I+PFllYXI+MjAxMjwvWWVhcj48UmVj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UdW9uPC9BdXRob3I+PFllYXI+MjAxMjwvWWVhcj48UmVj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2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309FEEA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2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418544C7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rtality for resistant/susceptible bacteremia not reported</w:t>
            </w:r>
          </w:p>
        </w:tc>
      </w:tr>
      <w:tr w:rsidR="00795C05" w:rsidRPr="00EA66A3" w14:paraId="5C490F03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6089232B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Lee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MZWU8L0F1dGhvcj48WWVhcj4yMDEyPC9ZZWFyPjxSZWNO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MZWU8L0F1dGhvcj48WWVhcj4yMDEyPC9ZZWFyPjxSZWNO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3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8170DC7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2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77784702" w14:textId="15A1BEE6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A41BF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41BF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A41BF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795C05" w:rsidRPr="00EA66A3" w14:paraId="10A33CE9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9D1C685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Tabah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UYWJhaDwvQXV0aG9yPjxZZWFyPjIwMTI8L1llYXI+PFJl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UYWJhaDwvQXV0aG9yPjxZZWFyPjIwMTI8L1llYXI+PFJl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4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FB9D3C0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2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16FD5B46" w14:textId="4967E64F" w:rsidR="00795C05" w:rsidRPr="00EA66A3" w:rsidRDefault="00795C05" w:rsidP="00085239">
            <w:pPr>
              <w:rPr>
                <w:rFonts w:eastAsia="Times New Roman"/>
                <w:color w:val="000000"/>
                <w:lang w:val="de-CH"/>
              </w:rPr>
            </w:pPr>
            <w:r w:rsidRPr="00A41BF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41BF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A41BF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0C302C59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61647E2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Echeverri-Toro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FY2hldmVycmktVG9ybzwvQXV0aG9yPjxZZWFyPjIwMTI8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FY2hldmVycmktVG9ybzwvQXV0aG9yPjxZZWFyPjIwMTI8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5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7477667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2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3B963305" w14:textId="00BB64A6" w:rsidR="008870DF" w:rsidRPr="00EA66A3" w:rsidRDefault="00522C12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8870DF" w:rsidRPr="00EA66A3" w14:paraId="23C5CD6B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F220A88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Raz-Pasteur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SYXotUGFzdGV1cjwvQXV0aG9yPjxZZWFyPjIwMTM8L1ll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SYXotUGFzdGV1cjwvQXV0aG9yPjxZZWFyPjIwMTM8L1ll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6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7FABFB9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3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7999FE82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rtality for resistant/susceptible bacteremia not reported</w:t>
            </w:r>
          </w:p>
        </w:tc>
      </w:tr>
      <w:tr w:rsidR="00795C05" w:rsidRPr="00EA66A3" w14:paraId="4233267C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6665603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Correa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b3JyZWE8L0F1dGhvcj48WWVhcj4yMDEzPC9ZZWFyPjxS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b3JyZWE8L0F1dGhvcj48WWVhcj4yMDEzPC9ZZWFyPjxS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7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EFEB09E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3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1BCA7D3C" w14:textId="166A41A5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C1283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C1283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C1283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795C05" w:rsidRPr="00EA66A3" w14:paraId="6FC80CFD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F584C06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Ors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NpPC9BdXRob3I+PFllYXI+MjAxMzwvWWVhcj48UmVj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NpPC9BdXRob3I+PFllYXI+MjAxMzwvWWVhcj48UmVj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8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9694803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3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16FC8005" w14:textId="718CCA1C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C1283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C1283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C1283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795C05" w:rsidRPr="00EA66A3" w14:paraId="3C1C1563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68A7498F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Samonis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YW1vbmlzPC9BdXRob3I+PFllYXI+MjAxMzwvWWVhcj48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YW1vbmlzPC9BdXRob3I+PFllYXI+MjAxMzwvWWVhcj48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29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4BDD254" w14:textId="77777777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3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313AE97C" w14:textId="24C3500B" w:rsidR="00795C05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C1283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C1283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C1283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39B1B367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1C6D3A8D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etan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ZXRhbjwvQXV0aG9yPjxZZWFyPjIwMTM8L1llYXI+PFJl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ZXRhbjwvQXV0aG9yPjxZZWFyPjIwMTM8L1llYXI+PFJl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0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56C06EB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3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3C523B17" w14:textId="67C77690" w:rsidR="008870DF" w:rsidRPr="00EA66A3" w:rsidRDefault="00522C12" w:rsidP="00D95C72">
            <w:pPr>
              <w:rPr>
                <w:rFonts w:eastAsia="Times New Roman"/>
                <w:color w:val="000000"/>
                <w:lang w:val="de-CH"/>
              </w:rPr>
            </w:pPr>
            <w:r w:rsidRPr="00C1283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C1283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C1283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3AAAA204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13C4C48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Ortega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RlZ2E8L0F1dGhvcj48WWVhcj4yMDEzPC9ZZWFyPjxS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AxNiUyRmouamluZi4yMDEzLjA2LjAwMyZhbXA7cmZ0X2lkPWluZm86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RlZ2E8L0F1dGhvcj48WWVhcj4yMDEzPC9ZZWFyPjxS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AxNiUyRmouamluZi4yMDEzLjA2LjAwMyZhbXA7cmZ0X2lkPWluZm86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1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1476C81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3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1C1A5E91" w14:textId="210E8C06" w:rsidR="008870DF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8870DF" w:rsidRPr="00EA66A3" w14:paraId="31CE96CE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F1635EA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uloud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b3Vsb3VkaTwvQXV0aG9yPjxZZWFyPjIwMTQ8L1llYXI+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b3Vsb3VkaTwvQXV0aG9yPjxZZWFyPjIwMTQ8L1llYXI+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2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21F3044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118B8DE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Control group not bacteremic</w:t>
            </w:r>
          </w:p>
        </w:tc>
      </w:tr>
      <w:tr w:rsidR="008870DF" w:rsidRPr="00EA66A3" w14:paraId="1603E9A1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D7C1ACD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artolett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YXJ0b2xldHRpPC9BdXRob3I+PFllYXI+MjAxNDwvWWVh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YXJ0b2xldHRpPC9BdXRob3I+PFllYXI+MjAxNDwvWWVh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3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D1D0CA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E7A5461" w14:textId="03E5426A" w:rsidR="008870DF" w:rsidRPr="00EA66A3" w:rsidRDefault="00085239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="008870DF"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8870DF" w:rsidRPr="00EA66A3" w14:paraId="59599CB8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F26778B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Chetcuti Zammit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aGV0Y3V0aSBaYW1taXQ8L0F1dGhvcj48WWVhcj4yMDE0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aGV0Y3V0aSBaYW1taXQ8L0F1dGhvcj48WWVhcj4yMDE0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4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1C4CFDB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266705E3" w14:textId="059277A3" w:rsidR="008870DF" w:rsidRPr="00EA66A3" w:rsidRDefault="00085239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="008870DF"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8870DF" w:rsidRPr="00EA66A3" w14:paraId="1D042BDE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DDE3514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Egoz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FZ296aTwvQXV0aG9yPjxZZWFyPjIwMTQ8L1llYXI+PFJl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FZ296aTwvQXV0aG9yPjxZZWFyPjIwMTQ8L1llYXI+PFJl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5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0A7323C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193EE5D7" w14:textId="63606F16" w:rsidR="008870DF" w:rsidRPr="00EA66A3" w:rsidRDefault="00085239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="008870DF"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8870DF" w:rsidRPr="00EA66A3" w14:paraId="157B369F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4413B76B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Rosa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Sb3NhPC9BdXRob3I+PFllYXI+MjAxNDwvWWVhcj48UmVj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Sb3NhPC9BdXRob3I+PFllYXI+MjAxNDwvWWVhcj48UmVj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6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370608F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49351BE0" w14:textId="1E0C8C3C" w:rsidR="008870DF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8870DF" w:rsidRPr="00EA66A3" w14:paraId="0A9294E5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2EB27DC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Simkins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aW1raW5zPC9BdXRob3I+PFllYXI+MjAxNDwvWWVhcj48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aW1raW5zPC9BdXRob3I+PFllYXI+MjAxNDwvWWVhcj48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7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265024F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78164CF0" w14:textId="0D3182BA" w:rsidR="008870DF" w:rsidRPr="00EA66A3" w:rsidRDefault="00085239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="008870DF"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8870DF" w:rsidRPr="00EA66A3" w14:paraId="32E0E0F8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466C96B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Zilberberg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aaWxiZXJiZXJnPC9BdXRob3I+PFllYXI+MjAxNDwvWWVh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aaWxiZXJiZXJnPC9BdXRob3I+PFllYXI+MjAxNDwvWWVh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8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649D87F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3A037D0B" w14:textId="3F70BF1C" w:rsidR="008870DF" w:rsidRPr="00EA66A3" w:rsidRDefault="00085239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="008870DF"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8870DF" w:rsidRPr="00EA66A3" w14:paraId="056829BE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782358FD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Hajjej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YWpqZWo8L0F1dGhvcj48WWVhcj4yMDE0PC9ZZWFyPjxS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YWpqZWo8L0F1dGhvcj48WWVhcj4yMDE0PC9ZZWFyPjxS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39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F19EC6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208E127E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rtality for resistant/susceptible bacteremia not reported</w:t>
            </w:r>
          </w:p>
        </w:tc>
      </w:tr>
      <w:tr w:rsidR="008870DF" w:rsidRPr="00EA66A3" w14:paraId="16DE599C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081619D2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arin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YXJpbjwvQXV0aG9yPjxZZWFyPjIwMTQ8L1llYXI+PFJl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YXJpbjwvQXV0aG9yPjxZZWFyPjIwMTQ8L1llYXI+PFJl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0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2E93ED1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91BB43C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rtality for resistant/susceptible bacteremia not reported</w:t>
            </w:r>
          </w:p>
        </w:tc>
      </w:tr>
      <w:tr w:rsidR="008870DF" w:rsidRPr="00EA66A3" w14:paraId="1EF4F73E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6B207A27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Dizbay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aXpiYXk8L0F1dGhvcj48WWVhcj4yMDE0PC9ZZWFyPjxS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aXpiYXk8L0F1dGhvcj48WWVhcj4yMDE0PC9ZZWFyPjxS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1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7FB2B1E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9B20EF7" w14:textId="6101491A" w:rsidR="008870DF" w:rsidRPr="00EA66A3" w:rsidRDefault="00795C05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EA66A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>
              <w:rPr>
                <w:rFonts w:eastAsia="Times New Roman"/>
                <w:i/>
                <w:iCs/>
                <w:color w:val="000000"/>
                <w:lang w:val="de-CH"/>
              </w:rPr>
              <w:t xml:space="preserve"> </w:t>
            </w:r>
            <w:r w:rsidRPr="00795C05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8870DF" w:rsidRPr="00EA66A3" w14:paraId="24581FFA" w14:textId="77777777" w:rsidTr="0043584D">
        <w:trPr>
          <w:trHeight w:val="300"/>
        </w:trPr>
        <w:tc>
          <w:tcPr>
            <w:tcW w:w="270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6BDD360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Chaisathaphol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aGFpc2F0aGFwaG9sPC9BdXRob3I+PFllYXI+MjAxNDwv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aGFpc2F0aGFwaG9sPC9BdXRob3I+PFllYXI+MjAxNDwv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2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2D927" w14:textId="77777777" w:rsidR="008870DF" w:rsidRPr="00EA66A3" w:rsidRDefault="008870DF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16764" w14:textId="7ACD7894" w:rsidR="008870DF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43584D" w:rsidRPr="00EA66A3" w14:paraId="4500A1FE" w14:textId="77777777" w:rsidTr="0043584D">
        <w:trPr>
          <w:trHeight w:val="300"/>
        </w:trPr>
        <w:tc>
          <w:tcPr>
            <w:tcW w:w="2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EDA08D8" w14:textId="404CF6E7" w:rsidR="0043584D" w:rsidRPr="00EA66A3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b/>
                <w:bCs/>
                <w:color w:val="000000"/>
                <w:lang w:val="de-CH"/>
              </w:rPr>
              <w:lastRenderedPageBreak/>
              <w:t>Author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D921AC4" w14:textId="63A8C439" w:rsidR="0043584D" w:rsidRPr="00EA66A3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b/>
                <w:bCs/>
                <w:color w:val="000000"/>
                <w:lang w:val="de-CH"/>
              </w:rPr>
              <w:t>Year</w:t>
            </w:r>
          </w:p>
        </w:tc>
        <w:tc>
          <w:tcPr>
            <w:tcW w:w="59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91991F1" w14:textId="5C7CA369" w:rsidR="0043584D" w:rsidRPr="00C12831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b/>
                <w:bCs/>
                <w:color w:val="000000"/>
                <w:lang w:val="de-CH"/>
              </w:rPr>
              <w:t>Reason for exclusion</w:t>
            </w:r>
          </w:p>
        </w:tc>
      </w:tr>
      <w:tr w:rsidR="0043584D" w:rsidRPr="00EA66A3" w14:paraId="19251F57" w14:textId="77777777" w:rsidTr="0043584D">
        <w:trPr>
          <w:trHeight w:val="300"/>
        </w:trPr>
        <w:tc>
          <w:tcPr>
            <w:tcW w:w="270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3CF7995" w14:textId="77777777" w:rsidR="0043584D" w:rsidRPr="00EA66A3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Patel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YXRlbDwvQXV0aG9yPjxZZWFyPjIwMTQ8L1llYXI+PFJl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QYXRlbDwvQXV0aG9yPjxZZWFyPjIwMTQ8L1llYXI+PFJl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3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83913" w14:textId="77777777" w:rsidR="0043584D" w:rsidRPr="00EA66A3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24F9E" w14:textId="4B9BF40C" w:rsidR="0043584D" w:rsidRPr="00EA66A3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C1283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C12831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C12831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43584D" w:rsidRPr="00EA66A3" w14:paraId="74B96007" w14:textId="77777777" w:rsidTr="0043584D">
        <w:trPr>
          <w:trHeight w:val="300"/>
        </w:trPr>
        <w:tc>
          <w:tcPr>
            <w:tcW w:w="2709" w:type="dxa"/>
            <w:tcBorders>
              <w:bottom w:val="nil"/>
            </w:tcBorders>
            <w:shd w:val="clear" w:color="auto" w:fill="auto"/>
            <w:vAlign w:val="center"/>
            <w:hideMark/>
          </w:tcPr>
          <w:p w14:paraId="40301643" w14:textId="77777777" w:rsidR="0043584D" w:rsidRPr="00EA66A3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Ye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ZZTwvQXV0aG9yPjxZZWFyPjIwMTQ8L1llYXI+PFJlY051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ZZTwvQXV0aG9yPjxZZWFyPjIwMTQ8L1llYXI+PFJlY051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4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D2D106" w14:textId="77777777" w:rsidR="0043584D" w:rsidRPr="00EA66A3" w:rsidRDefault="0043584D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5A98E00" w14:textId="55224660" w:rsidR="0043584D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4B1DE4" w:rsidRPr="00EA66A3" w14:paraId="5A06673C" w14:textId="77777777" w:rsidTr="00873ED0">
        <w:trPr>
          <w:trHeight w:val="300"/>
        </w:trPr>
        <w:tc>
          <w:tcPr>
            <w:tcW w:w="2709" w:type="dxa"/>
            <w:tcBorders>
              <w:bottom w:val="nil"/>
            </w:tcBorders>
            <w:shd w:val="clear" w:color="auto" w:fill="auto"/>
            <w:vAlign w:val="center"/>
          </w:tcPr>
          <w:p w14:paraId="263797AA" w14:textId="20FB1AFE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Bulut</w:t>
            </w:r>
            <w:r>
              <w:rPr>
                <w:rFonts w:eastAsia="Times New Roman"/>
                <w:color w:val="000000"/>
                <w:lang w:val="de-CH"/>
              </w:rPr>
              <w:fldChar w:fldCharType="begin"/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&lt;EndNote&gt;&lt;Cite&gt;&lt;Author&gt;Bulut&lt;/Author&gt;&lt;Year&gt;2014&lt;/Year&gt;&lt;RecNum&gt;107&lt;/RecNum&gt;&lt;DisplayText&gt;&lt;style face="superscript"&gt;45&lt;/style&gt;&lt;/DisplayText&gt;&lt;record&gt;&lt;rec-number&gt;107&lt;/rec-number&gt;&lt;foreign-keys&gt;&lt;key app="EN" db-id="tae2fpsrst595gexzao529fsrvs2r9fvax55" timestamp="1500624279"&gt;107&lt;/key&gt;&lt;/foreign-keys&gt;&lt;ref-type name="Journal Article"&gt;17&lt;/ref-type&gt;&lt;contributors&gt;&lt;authors&gt;&lt;author&gt;Bulut, C.&lt;/author&gt;&lt;author&gt;Ataman Hatipoglu, Ç.&lt;/author&gt;&lt;author&gt;Arslan, K.&lt;/author&gt;&lt;author&gt;Tuncer Ertem, G.&lt;/author&gt;&lt;author&gt;Adiloglu, A.&lt;/author&gt;&lt;author&gt;Demiröz, A.P.&lt;/author&gt;&lt;/authors&gt;&lt;/contributors&gt;&lt;titles&gt;&lt;title&gt;Risk factors for acquisition and effect on mortality of carbapenem-resistant K. pneumonia: a case-control study. Abstract eP605, ECCMID conference, Barcelona 2014. Available at: https://www.escmid.org/escmid_publications/escmid_elibrary/. Last accessed July 21, 2017&lt;/title&gt;&lt;/titles&gt;&lt;dates&gt;&lt;year&gt;2014&lt;/year&gt;&lt;/dates&gt;&lt;urls&gt;&lt;/urls&gt;&lt;/record&gt;&lt;/Cite&gt;&lt;/EndNote&gt;</w:instrText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5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  <w:noWrap/>
            <w:vAlign w:val="bottom"/>
          </w:tcPr>
          <w:p w14:paraId="3DC20E3A" w14:textId="203E8426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2014</w:t>
            </w:r>
          </w:p>
        </w:tc>
        <w:tc>
          <w:tcPr>
            <w:tcW w:w="5953" w:type="dxa"/>
            <w:tcBorders>
              <w:bottom w:val="nil"/>
            </w:tcBorders>
            <w:shd w:val="clear" w:color="auto" w:fill="auto"/>
            <w:noWrap/>
          </w:tcPr>
          <w:p w14:paraId="58A8AD1F" w14:textId="1960765B" w:rsidR="004B1DE4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17E2EA74" w14:textId="77777777" w:rsidTr="00535DA8">
        <w:trPr>
          <w:trHeight w:val="300"/>
        </w:trPr>
        <w:tc>
          <w:tcPr>
            <w:tcW w:w="2709" w:type="dxa"/>
            <w:tcBorders>
              <w:bottom w:val="nil"/>
            </w:tcBorders>
            <w:shd w:val="clear" w:color="auto" w:fill="auto"/>
            <w:vAlign w:val="center"/>
          </w:tcPr>
          <w:p w14:paraId="681EA29C" w14:textId="78D56A01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Poulakou</w:t>
            </w:r>
            <w:r>
              <w:rPr>
                <w:rFonts w:eastAsia="Times New Roman"/>
                <w:color w:val="000000"/>
                <w:lang w:val="de-CH"/>
              </w:rPr>
              <w:fldChar w:fldCharType="begin"/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&lt;EndNote&gt;&lt;Cite&gt;&lt;Author&gt;Poulakou&lt;/Author&gt;&lt;Year&gt;2015&lt;/Year&gt;&lt;RecNum&gt;105&lt;/RecNum&gt;&lt;DisplayText&gt;&lt;style face="superscript"&gt;46&lt;/style&gt;&lt;/DisplayText&gt;&lt;record&gt;&lt;rec-number&gt;105&lt;/rec-number&gt;&lt;foreign-keys&gt;&lt;key app="EN" db-id="tae2fpsrst595gexzao529fsrvs2r9fvax55" timestamp="1500624013"&gt;105&lt;/key&gt;&lt;/foreign-keys&gt;&lt;ref-type name="Journal Article"&gt;17&lt;/ref-type&gt;&lt;contributors&gt;&lt;authors&gt;&lt;author&gt;Poulakou, G.&lt;/author&gt;&lt;author&gt;Routsi, C.&lt;/author&gt;&lt;author&gt;Moussas, N.&lt;/author&gt;&lt;author&gt;Arfaras Melainis, A.&lt;/author&gt;&lt;author&gt;Tsagkari, V.&lt;/author&gt;&lt;author&gt;Karampi, ES.&lt;/author&gt;&lt;author&gt;Barmpouti, E.&lt;/author&gt;&lt;author&gt;Karvouniaris, M.&lt;/author&gt;&lt;author&gt;Katsarolis, I.&lt;/author&gt;&lt;author&gt;Baziaka, F.&lt;/author&gt;&lt;author&gt;Katsenos, C.&lt;/author&gt;&lt;author&gt;Manolopoulou, P.&lt;/author&gt;&lt;author&gt;Kontou, E.&lt;/author&gt;&lt;author&gt;Kofteridis, D.&lt;/author&gt;&lt;author&gt;Katsiari, M.&lt;/author&gt;&lt;author&gt;Kompoti, M.&lt;/author&gt;&lt;author&gt;Dimopoulos, G.&lt;/author&gt;&lt;author&gt;Anthopoulos, G.&lt;/author&gt;&lt;author&gt;Koutsoukou, A.&lt;/author&gt;&lt;author&gt;Giamarellou, H.&lt;/author&gt;&lt;/authors&gt;&lt;/contributors&gt;&lt;titles&gt;&lt;title&gt;Multidrug-resistant and extensively drug-resistant Klebsiella pneumoniae bloodstream infections in intensive care unit patients: epidemiology and outcomes. Abstract EV0102, ECCMID conference, Copenhagen 2015. Available at: https://www.escmid.org/escmid_publications/escmid_elibrary/. Last accessed July 21, 2017&lt;/title&gt;&lt;/titles&gt;&lt;dates&gt;&lt;year&gt;2015&lt;/year&gt;&lt;/dates&gt;&lt;urls&gt;&lt;/urls&gt;&lt;/record&gt;&lt;/Cite&gt;&lt;/EndNote&gt;</w:instrText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6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  <w:noWrap/>
            <w:vAlign w:val="bottom"/>
          </w:tcPr>
          <w:p w14:paraId="7A5127FD" w14:textId="2AC1DC6C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tcBorders>
              <w:bottom w:val="nil"/>
            </w:tcBorders>
            <w:shd w:val="clear" w:color="auto" w:fill="auto"/>
            <w:noWrap/>
          </w:tcPr>
          <w:p w14:paraId="167815A4" w14:textId="6A31E722" w:rsidR="004B1DE4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0DCD0543" w14:textId="77777777" w:rsidTr="0043584D">
        <w:trPr>
          <w:trHeight w:val="300"/>
        </w:trPr>
        <w:tc>
          <w:tcPr>
            <w:tcW w:w="2709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6A5D812" w14:textId="044763DF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Candevir Ulu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YW5kZXZpciBVbHU8L0F1dGhvcj48WWVhcj4yMDE1PC9Z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DYW5kZXZpciBVbHU8L0F1dGhvcj48WWVhcj4yMDE1PC9Z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7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35ED0D4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7E27E4" w14:textId="5F04571E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4B1DE4" w:rsidRPr="00EA66A3" w14:paraId="29A9459A" w14:textId="77777777" w:rsidTr="0043584D">
        <w:trPr>
          <w:trHeight w:val="300"/>
        </w:trPr>
        <w:tc>
          <w:tcPr>
            <w:tcW w:w="2709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274BD59" w14:textId="2DC54265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Wang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XYW5nPC9BdXRob3I+PFllYXI+MjAxNTwvWWVhcj48UmVj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XYW5nPC9BdXRob3I+PFllYXI+MjAxNTwvWWVhcj48UmVj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8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390A865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F98F2D8" w14:textId="59547A29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Fewer</w:t>
            </w:r>
            <w:r w:rsidRPr="00EA66A3">
              <w:rPr>
                <w:rFonts w:eastAsia="Times New Roman"/>
                <w:color w:val="000000"/>
                <w:lang w:val="de-CH"/>
              </w:rPr>
              <w:t xml:space="preserve"> than 10 cases or controls</w:t>
            </w:r>
          </w:p>
        </w:tc>
      </w:tr>
      <w:tr w:rsidR="004B1DE4" w:rsidRPr="00EA66A3" w14:paraId="421BF979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DDFE59B" w14:textId="027D6804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iehle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aWVobGU8L0F1dGhvcj48WWVhcj4yMDE1PC9ZZWFyPjxS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aWVobGU8L0F1dGhvcj48WWVhcj4yMDE1PC9ZZWFyPjxS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49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1786224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325A026E" w14:textId="58C3031C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EA66A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EA66A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447DFC1A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463E63AF" w14:textId="7AE461C2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D</w:t>
            </w:r>
            <w:r w:rsidRPr="00EA66A3">
              <w:rPr>
                <w:rFonts w:eastAsia="Times New Roman"/>
                <w:color w:val="000000"/>
                <w:lang w:val="de-CH"/>
              </w:rPr>
              <w:t>elle Rose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ZWxsZSBSb3NlPC9BdXRob3I+PFllYXI+MjAxNTwvWWVh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ZWxsZSBSb3NlPC9BdXRob3I+PFllYXI+MjAxNTwvWWVh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0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2830A69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5833562E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rtality for resistant/susceptible bacteremia not reported</w:t>
            </w:r>
          </w:p>
        </w:tc>
      </w:tr>
      <w:tr w:rsidR="004B1DE4" w:rsidRPr="00EA66A3" w14:paraId="24272C99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03D3FAC" w14:textId="42DF9A07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D</w:t>
            </w:r>
            <w:r w:rsidRPr="00EA66A3">
              <w:rPr>
                <w:rFonts w:eastAsia="Times New Roman"/>
                <w:color w:val="000000"/>
                <w:lang w:val="de-CH"/>
              </w:rPr>
              <w:t>e Jager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kZSBKYWdlcjwvQXV0aG9yPjxZZWFyPjIwMTU8L1llYXI+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M3MSUyRmpvdXJuYWwucG9uZS4wMTIzMzM3JmFtcDtyZnRfaWQ9aW5m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kZSBKYWdlcjwvQXV0aG9yPjxZZWFyPjIwMTU8L1llYXI+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1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8C0753D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4A5E7123" w14:textId="7322A48D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781BC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781BC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781BC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4B1DE4" w:rsidRPr="00EA66A3" w14:paraId="1C352E51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0DE6BE1B" w14:textId="1484ABD7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Jiao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KaWFvPC9BdXRob3I+PFllYXI+MjAxNTwvWWVhcj48UmVj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KaWFvPC9BdXRob3I+PFllYXI+MjAxNTwvWWVhcj48UmVj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2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817C116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72575A6E" w14:textId="5B56F7DD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781BC0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781BC0">
              <w:rPr>
                <w:rFonts w:eastAsia="Times New Roman"/>
                <w:i/>
                <w:iCs/>
                <w:color w:val="000000"/>
                <w:lang w:val="de-CH"/>
              </w:rPr>
              <w:t xml:space="preserve">Klebsiella pneumoniae </w:t>
            </w:r>
            <w:r w:rsidRPr="00781BC0">
              <w:rPr>
                <w:rFonts w:eastAsia="Times New Roman"/>
                <w:iCs/>
                <w:color w:val="000000"/>
                <w:lang w:val="de-CH"/>
              </w:rPr>
              <w:t>bacteremia</w:t>
            </w:r>
          </w:p>
        </w:tc>
      </w:tr>
      <w:tr w:rsidR="004B1DE4" w:rsidRPr="00EA66A3" w14:paraId="681FE3ED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F3E92BF" w14:textId="6121C388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Dimopoulos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aW1vcG91bG9zPC9BdXRob3I+PFllYXI+MjAxNTwvWWVh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EaW1vcG91bG9zPC9BdXRob3I+PFllYXI+MjAxNTwvWWVh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3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E908180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68C4FCB7" w14:textId="29D5E4FB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AA195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A1951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AA1951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28D3B55C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A77E712" w14:textId="4576EE9D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Lanin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MYW5pbmk8L0F1dGhvcj48WWVhcj4yMDE1PC9ZZWFyPjxS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MYW5pbmk8L0F1dGhvcj48WWVhcj4yMDE1PC9ZZWFyPjxS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4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4E86D90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73C006D9" w14:textId="0DBE2CAF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AA195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A1951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AA1951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33E4CCE4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5CE14E15" w14:textId="2F9D221F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Ors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NpPC9BdXRob3I+PFllYXI+MjAxNTwvWWVhcj48UmVj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PcnNpPC9BdXRob3I+PFllYXI+MjAxNTwvWWVhcj48UmVj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5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A7D564B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45644CD8" w14:textId="53C4E23B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AA195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A1951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AA1951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18C3E268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6B95192C" w14:textId="2192A5D2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astug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YXN0dWc8L0F1dGhvcj48WWVhcj4yMDE1PC9ZZWFyPjxS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YXN0dWc8L0F1dGhvcj48WWVhcj4yMDE1PC9ZZWFyPjxS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6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1F39EBA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0A1D1539" w14:textId="4327D52A" w:rsidR="004B1DE4" w:rsidRPr="00EA66A3" w:rsidRDefault="004B1DE4" w:rsidP="00085239">
            <w:pPr>
              <w:rPr>
                <w:rFonts w:eastAsia="Times New Roman"/>
                <w:color w:val="000000"/>
                <w:lang w:val="de-CH"/>
              </w:rPr>
            </w:pPr>
            <w:r w:rsidRPr="00AA195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A1951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AA1951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296D99F0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DD17A30" w14:textId="5D824A9B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oncagn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b25jYWduaTwvQXV0aG9yPjxZZWFyPjIwMTU8L1llYXI+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b25jYWduaTwvQXV0aG9yPjxZZWFyPjIwMTU8L1llYXI+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7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8494513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0DEBC83E" w14:textId="6A297D07" w:rsidR="004B1DE4" w:rsidRPr="00EA66A3" w:rsidRDefault="004B1DE4" w:rsidP="00085239">
            <w:pPr>
              <w:rPr>
                <w:rFonts w:eastAsia="Times New Roman"/>
                <w:color w:val="000000"/>
                <w:lang w:val="de-CH"/>
              </w:rPr>
            </w:pPr>
            <w:r w:rsidRPr="00AA195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A1951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AA1951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257B624B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6CB7547E" w14:textId="200FC62A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Saravu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YXJhdnU8L0F1dGhvcj48WWVhcj4yMDE1PC9ZZWFyPjxS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TYXJhdnU8L0F1dGhvcj48WWVhcj4yMDE1PC9ZZWFyPjxS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8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0314A7A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0E0308F5" w14:textId="54AE6E6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AA1951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AA1951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AA1951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63A3A4F9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09768F12" w14:textId="749516DB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urnham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dXJuaGFtPC9BdXRob3I+PFllYXI+MjAxNTwvWWVhcj48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dXJuaGFtPC9BdXRob3I+PFllYXI+MjAxNTwvWWVhcj48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59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45B6561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614D0AC9" w14:textId="5D63ED79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 xml:space="preserve">No data on carbapenem-resistant </w:t>
            </w:r>
            <w:r w:rsidRPr="004B1DE4">
              <w:rPr>
                <w:rFonts w:eastAsia="Times New Roman"/>
                <w:i/>
                <w:color w:val="000000"/>
                <w:lang w:val="de-CH"/>
              </w:rPr>
              <w:t>Klebsiella pneumoniae</w:t>
            </w:r>
          </w:p>
        </w:tc>
      </w:tr>
      <w:tr w:rsidR="004B1DE4" w:rsidRPr="00EA66A3" w14:paraId="3485D31F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17FCCA23" w14:textId="6D02A038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ghnieh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b2dobmllaDwvQXV0aG9yPjxZZWFyPjIwMTU8L1llYXI+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Nb2dobmllaDwvQXV0aG9yPjxZZWFyPjIwMTU8L1llYXI+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0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7E366D9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5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49ED6D45" w14:textId="4DDA3A85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7611F77D" w14:textId="77777777" w:rsidTr="00D95C72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0D012B0D" w14:textId="36CA4FE4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Badura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YWR1cmE8L0F1dGhvcj48WWVhcj4yMDE2PC9ZZWFyPjxS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CYWR1cmE8L0F1dGhvcj48WWVhcj4yMDE2PC9ZZWFyPjxS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1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0DD3C96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6</w:t>
            </w:r>
          </w:p>
        </w:tc>
        <w:tc>
          <w:tcPr>
            <w:tcW w:w="5953" w:type="dxa"/>
            <w:shd w:val="clear" w:color="auto" w:fill="auto"/>
            <w:noWrap/>
            <w:vAlign w:val="bottom"/>
            <w:hideMark/>
          </w:tcPr>
          <w:p w14:paraId="4269F612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Mortality for resistant/susceptible bacteremia not reported</w:t>
            </w:r>
          </w:p>
        </w:tc>
      </w:tr>
      <w:tr w:rsidR="004B1DE4" w:rsidRPr="00EA66A3" w14:paraId="2BFDAB6B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A5071BE" w14:textId="7A57A1FC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Hoxha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b3hoYTwvQXV0aG9yPjxZZWFyPjIwMTY8L1llYXI+PFJl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b3hoYTwvQXV0aG9yPjxZZWFyPjIwMTY8L1llYXI+PFJl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2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B285F43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6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06DB73FF" w14:textId="42CE3EBC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0F14A255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3DA60109" w14:textId="5DDD4D43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Hu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dTwvQXV0aG9yPjxZZWFyPjIwMTY8L1llYXI+PFJlY051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IdTwvQXV0aG9yPjxZZWFyPjIwMTY8L1llYXI+PFJlY051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3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48295F4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6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40BF89C2" w14:textId="7D49798D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00886708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25A45BF7" w14:textId="2593A5EE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Fitzpatrick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GaXR6cGF0cmljazwvQXV0aG9yPjxZZWFyPjIwMTY8L1ll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GaXR6cGF0cmljazwvQXV0aG9yPjxZZWFyPjIwMTY8L1ll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4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D68D857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6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2A4051A1" w14:textId="06C90C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4CF954FC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0BE553B5" w14:textId="5922463B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Garbati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YXJiYXRpPC9BdXRob3I+PFllYXI+MjAxNjwvWWVhcj48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HYXJiYXRpPC9BdXRob3I+PFllYXI+MjAxNjwvWWVhcj48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5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7C90A43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6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769BAAEE" w14:textId="69EFD69E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01B0E317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  <w:hideMark/>
          </w:tcPr>
          <w:p w14:paraId="143E3060" w14:textId="3ED78725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Alexopoulou</w: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BbGV4b3BvdWxvdTwvQXV0aG9yPjxZZWFyPjIwMTY8L1ll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de-CH"/>
              </w:rPr>
              <w:fldChar w:fldCharType="begin">
                <w:fldData xml:space="preserve">PEVuZE5vdGU+PENpdGU+PEF1dGhvcj5BbGV4b3BvdWxvdTwvQXV0aG9yPjxZZWFyPjIwMTY8L1ll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</w:fldData>
              </w:fldChar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de-CH"/>
              </w:rPr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6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0D28AC6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 w:rsidRPr="00EA66A3">
              <w:rPr>
                <w:rFonts w:eastAsia="Times New Roman"/>
                <w:color w:val="000000"/>
                <w:lang w:val="de-CH"/>
              </w:rPr>
              <w:t>2016</w:t>
            </w:r>
          </w:p>
        </w:tc>
        <w:tc>
          <w:tcPr>
            <w:tcW w:w="5953" w:type="dxa"/>
            <w:shd w:val="clear" w:color="auto" w:fill="auto"/>
            <w:noWrap/>
            <w:hideMark/>
          </w:tcPr>
          <w:p w14:paraId="182294BD" w14:textId="31095DBE" w:rsidR="004B1DE4" w:rsidRPr="00EA66A3" w:rsidRDefault="004B1DE4" w:rsidP="00085239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  <w:tr w:rsidR="004B1DE4" w:rsidRPr="00EA66A3" w14:paraId="77D1D65E" w14:textId="77777777" w:rsidTr="00795C05">
        <w:trPr>
          <w:trHeight w:val="300"/>
        </w:trPr>
        <w:tc>
          <w:tcPr>
            <w:tcW w:w="2709" w:type="dxa"/>
            <w:shd w:val="clear" w:color="auto" w:fill="auto"/>
            <w:vAlign w:val="center"/>
          </w:tcPr>
          <w:p w14:paraId="62FF3993" w14:textId="5E9FC781" w:rsidR="004B1DE4" w:rsidRPr="00EA66A3" w:rsidRDefault="004B1DE4" w:rsidP="004B1DE4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Kofteridis</w:t>
            </w:r>
            <w:r>
              <w:rPr>
                <w:rFonts w:eastAsia="Times New Roman"/>
                <w:color w:val="000000"/>
                <w:lang w:val="de-CH"/>
              </w:rPr>
              <w:fldChar w:fldCharType="begin"/>
            </w:r>
            <w:r>
              <w:rPr>
                <w:rFonts w:eastAsia="Times New Roman"/>
                <w:color w:val="000000"/>
                <w:lang w:val="de-CH"/>
              </w:rPr>
              <w:instrText xml:space="preserve"> ADDIN EN.CITE &lt;EndNote&gt;&lt;Cite&gt;&lt;Author&gt;Kofteridis&lt;/Author&gt;&lt;Year&gt;2016&lt;/Year&gt;&lt;RecNum&gt;106&lt;/RecNum&gt;&lt;DisplayText&gt;&lt;style face="superscript"&gt;67&lt;/style&gt;&lt;/DisplayText&gt;&lt;record&gt;&lt;rec-number&gt;106&lt;/rec-number&gt;&lt;foreign-keys&gt;&lt;key app="EN" db-id="tae2fpsrst595gexzao529fsrvs2r9fvax55" timestamp="1500624168"&gt;106&lt;/key&gt;&lt;/foreign-keys&gt;&lt;ref-type name="Journal Article"&gt;17&lt;/ref-type&gt;&lt;contributors&gt;&lt;authors&gt;&lt;author&gt;Kofteridis, D. &lt;/author&gt;&lt;author&gt;Andrianaki, A.&lt;/author&gt;&lt;author&gt;Plataki, M.&lt;/author&gt;&lt;author&gt;Maraki, S.&lt;/author&gt;&lt;author&gt;Christidou, A. &lt;/author&gt;&lt;author&gt;Valachis, A.&lt;/author&gt;&lt;author&gt;Papadakis, I.&lt;/author&gt;&lt;author&gt;Zacharioudaki, M.&lt;/author&gt;&lt;author&gt;Samonis, G.&lt;/author&gt;&lt;/authors&gt;&lt;/contributors&gt;&lt;titles&gt;&lt;title&gt;Multidrug-resistant Klebsiella pneumoniae bacteraemia: a threat in patients with neoplasia. Abstract P1125, ECCMID conference, Amsterdam 2016. Available at: https://www.escmid.org/escmid_publications/escmid_elibrary/. Last accessed July 21, 2017&lt;/title&gt;&lt;/titles&gt;&lt;dates&gt;&lt;year&gt;2016&lt;/year&gt;&lt;/dates&gt;&lt;urls&gt;&lt;/urls&gt;&lt;/record&gt;&lt;/Cite&gt;&lt;/EndNote&gt;</w:instrText>
            </w:r>
            <w:r>
              <w:rPr>
                <w:rFonts w:eastAsia="Times New Roman"/>
                <w:color w:val="000000"/>
                <w:lang w:val="de-CH"/>
              </w:rPr>
              <w:fldChar w:fldCharType="separate"/>
            </w:r>
            <w:r w:rsidRPr="004B1DE4">
              <w:rPr>
                <w:rFonts w:eastAsia="Times New Roman"/>
                <w:noProof/>
                <w:color w:val="000000"/>
                <w:vertAlign w:val="superscript"/>
                <w:lang w:val="de-CH"/>
              </w:rPr>
              <w:t>67</w:t>
            </w:r>
            <w:r>
              <w:rPr>
                <w:rFonts w:eastAsia="Times New Roman"/>
                <w:color w:val="000000"/>
                <w:lang w:val="de-CH"/>
              </w:rPr>
              <w:fldChar w:fldCharType="end"/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7450A78C" w14:textId="77777777" w:rsidR="004B1DE4" w:rsidRPr="00EA66A3" w:rsidRDefault="004B1DE4" w:rsidP="00D95C72">
            <w:pPr>
              <w:rPr>
                <w:rFonts w:eastAsia="Times New Roman"/>
                <w:color w:val="000000"/>
                <w:lang w:val="de-CH"/>
              </w:rPr>
            </w:pPr>
            <w:r>
              <w:rPr>
                <w:rFonts w:eastAsia="Times New Roman"/>
                <w:color w:val="000000"/>
                <w:lang w:val="de-CH"/>
              </w:rPr>
              <w:t>2016</w:t>
            </w:r>
          </w:p>
        </w:tc>
        <w:tc>
          <w:tcPr>
            <w:tcW w:w="5953" w:type="dxa"/>
            <w:shd w:val="clear" w:color="auto" w:fill="auto"/>
            <w:noWrap/>
          </w:tcPr>
          <w:p w14:paraId="55389C52" w14:textId="63AE3503" w:rsidR="004B1DE4" w:rsidRPr="00EA66A3" w:rsidRDefault="004B1DE4" w:rsidP="00085239">
            <w:pPr>
              <w:rPr>
                <w:rFonts w:eastAsia="Times New Roman"/>
                <w:color w:val="000000"/>
                <w:lang w:val="de-CH"/>
              </w:rPr>
            </w:pPr>
            <w:r w:rsidRPr="008A4FE3">
              <w:rPr>
                <w:rFonts w:eastAsia="Times New Roman"/>
                <w:color w:val="000000"/>
                <w:lang w:val="de-CH"/>
              </w:rPr>
              <w:t xml:space="preserve">No separate data for </w:t>
            </w:r>
            <w:r w:rsidRPr="008A4FE3">
              <w:rPr>
                <w:rFonts w:eastAsia="Times New Roman"/>
                <w:i/>
                <w:iCs/>
                <w:color w:val="000000"/>
                <w:lang w:val="de-CH"/>
              </w:rPr>
              <w:t>Klebsiella pneumoniae</w:t>
            </w:r>
            <w:r w:rsidRPr="008A4FE3">
              <w:rPr>
                <w:rFonts w:eastAsia="Times New Roman"/>
                <w:color w:val="000000"/>
                <w:lang w:val="de-CH"/>
              </w:rPr>
              <w:t xml:space="preserve"> bacteremia</w:t>
            </w:r>
          </w:p>
        </w:tc>
      </w:tr>
    </w:tbl>
    <w:p w14:paraId="5374EEB6" w14:textId="77777777" w:rsidR="008870DF" w:rsidRDefault="008870DF" w:rsidP="008870DF">
      <w:pPr>
        <w:spacing w:line="480" w:lineRule="auto"/>
        <w:rPr>
          <w:lang w:val="en-GB"/>
        </w:rPr>
      </w:pPr>
    </w:p>
    <w:p w14:paraId="47F68CBD" w14:textId="77777777" w:rsidR="008870DF" w:rsidRDefault="008870DF" w:rsidP="008870DF">
      <w:pPr>
        <w:spacing w:line="480" w:lineRule="auto"/>
        <w:rPr>
          <w:lang w:val="en-GB"/>
        </w:rPr>
      </w:pPr>
    </w:p>
    <w:p w14:paraId="2E5857E8" w14:textId="267FF5D0" w:rsidR="006C5CF7" w:rsidRDefault="006C5CF7" w:rsidP="006C5CF7">
      <w:pPr>
        <w:spacing w:line="480" w:lineRule="auto"/>
        <w:rPr>
          <w:lang w:val="en-GB"/>
        </w:rPr>
      </w:pPr>
    </w:p>
    <w:p w14:paraId="0E313D8B" w14:textId="77777777" w:rsidR="006C5CF7" w:rsidRDefault="006C5CF7" w:rsidP="006C5CF7">
      <w:pPr>
        <w:spacing w:line="480" w:lineRule="auto"/>
        <w:rPr>
          <w:lang w:val="en-GB"/>
        </w:rPr>
      </w:pPr>
    </w:p>
    <w:p w14:paraId="1212C44E" w14:textId="77777777" w:rsidR="006C5CF7" w:rsidRDefault="006C5CF7" w:rsidP="006C5CF7">
      <w:pPr>
        <w:spacing w:line="480" w:lineRule="auto"/>
        <w:rPr>
          <w:lang w:val="en-GB"/>
        </w:rPr>
      </w:pPr>
    </w:p>
    <w:p w14:paraId="121C4AB0" w14:textId="77777777" w:rsidR="008870DF" w:rsidRDefault="008870DF" w:rsidP="006C5CF7">
      <w:pPr>
        <w:spacing w:line="480" w:lineRule="auto"/>
        <w:rPr>
          <w:lang w:val="en-GB"/>
        </w:rPr>
        <w:sectPr w:rsidR="008870DF" w:rsidSect="008870DF">
          <w:pgSz w:w="11900" w:h="16840"/>
          <w:pgMar w:top="1417" w:right="1417" w:bottom="1134" w:left="1417" w:header="708" w:footer="708" w:gutter="0"/>
          <w:cols w:space="708"/>
        </w:sectPr>
      </w:pPr>
    </w:p>
    <w:p w14:paraId="2078E0CE" w14:textId="48D4D155" w:rsidR="008870DF" w:rsidRDefault="008870DF" w:rsidP="008870DF">
      <w:r>
        <w:lastRenderedPageBreak/>
        <w:t xml:space="preserve">Supplementary </w:t>
      </w:r>
      <w:r w:rsidR="00D95C72">
        <w:t>Table 3</w:t>
      </w:r>
      <w:r>
        <w:t xml:space="preserve">. </w:t>
      </w:r>
      <w:r>
        <w:rPr>
          <w:lang w:val="en-GB"/>
        </w:rPr>
        <w:t xml:space="preserve">Description of type and sources of bacteremia </w:t>
      </w:r>
      <w:r w:rsidRPr="00753CF6">
        <w:rPr>
          <w:lang w:val="en-GB"/>
        </w:rPr>
        <w:t>in studies included for the quantitative synthesis (n=15).</w:t>
      </w:r>
    </w:p>
    <w:p w14:paraId="5854F096" w14:textId="77777777" w:rsidR="008870DF" w:rsidRDefault="008870DF" w:rsidP="008870DF"/>
    <w:tbl>
      <w:tblPr>
        <w:tblW w:w="1337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90"/>
        <w:gridCol w:w="4348"/>
        <w:gridCol w:w="6832"/>
      </w:tblGrid>
      <w:tr w:rsidR="008870DF" w:rsidRPr="00753CF6" w14:paraId="44B8F886" w14:textId="77777777" w:rsidTr="00D95C72">
        <w:trPr>
          <w:trHeight w:val="167"/>
        </w:trPr>
        <w:tc>
          <w:tcPr>
            <w:tcW w:w="219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9E9BB5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b/>
                <w:bCs/>
                <w:color w:val="000000"/>
              </w:rPr>
            </w:pPr>
            <w:r w:rsidRPr="00753CF6">
              <w:rPr>
                <w:rFonts w:eastAsia="Times New Roman"/>
                <w:b/>
                <w:bCs/>
                <w:color w:val="000000"/>
              </w:rPr>
              <w:t>Author and Year</w:t>
            </w:r>
          </w:p>
        </w:tc>
        <w:tc>
          <w:tcPr>
            <w:tcW w:w="4348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C85A33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Bacteremia type</w:t>
            </w:r>
          </w:p>
        </w:tc>
        <w:tc>
          <w:tcPr>
            <w:tcW w:w="6832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394280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Bacteremia sources</w:t>
            </w:r>
          </w:p>
        </w:tc>
      </w:tr>
      <w:tr w:rsidR="008870DF" w:rsidRPr="00753CF6" w14:paraId="65620363" w14:textId="77777777" w:rsidTr="00D95C72">
        <w:trPr>
          <w:trHeight w:val="289"/>
        </w:trPr>
        <w:tc>
          <w:tcPr>
            <w:tcW w:w="219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230639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  <w:vertAlign w:val="superscript"/>
              </w:rPr>
            </w:pPr>
            <w:r w:rsidRPr="00753CF6">
              <w:rPr>
                <w:rFonts w:eastAsia="Times New Roman"/>
                <w:color w:val="000000"/>
              </w:rPr>
              <w:t>Daikos 2009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fldChar w:fldCharType="begin">
                <w:fldData xml:space="preserve">PEVuZE5vdGU+PENpdGU+PEF1dGhvcj5EYWlrb3M8L0F1dGhvcj48WWVhcj4yMDA5PC9ZZWFyPjxS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 </w:instrText>
            </w:r>
            <w:r>
              <w:rPr>
                <w:rFonts w:eastAsia="Times New Roman"/>
                <w:color w:val="000000"/>
              </w:rPr>
              <w:fldChar w:fldCharType="begin">
                <w:fldData xml:space="preserve">PEVuZE5vdGU+PENpdGU+PEF1dGhvcj5EYWlrb3M8L0F1dGhvcj48WWVhcj4yMDA5PC9ZZWFyPjxS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</w:rPr>
            </w:r>
            <w:r>
              <w:rPr>
                <w:rFonts w:eastAsia="Times New Roman"/>
                <w:color w:val="000000"/>
              </w:rPr>
              <w:fldChar w:fldCharType="end"/>
            </w:r>
            <w:r w:rsidRPr="00753CF6">
              <w:rPr>
                <w:rFonts w:eastAsia="Times New Roman"/>
                <w:color w:val="000000"/>
              </w:rPr>
            </w:r>
            <w:r w:rsidRPr="00753CF6">
              <w:rPr>
                <w:rFonts w:eastAsia="Times New Roman"/>
                <w:color w:val="000000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</w:rPr>
              <w:t>13</w:t>
            </w:r>
            <w:r w:rsidRPr="00753CF6">
              <w:rPr>
                <w:rFonts w:eastAsia="Times New Roman"/>
                <w:color w:val="000000"/>
              </w:rPr>
              <w:fldChar w:fldCharType="end"/>
            </w:r>
          </w:p>
        </w:tc>
        <w:tc>
          <w:tcPr>
            <w:tcW w:w="434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B26E81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Mono-/polymicrobial, HC-acquired</w:t>
            </w:r>
          </w:p>
        </w:tc>
        <w:tc>
          <w:tcPr>
            <w:tcW w:w="683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4634BE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b/>
                <w:i/>
                <w:color w:val="000000"/>
              </w:rPr>
              <w:t>Total:</w:t>
            </w:r>
            <w:r w:rsidRPr="00C37F92">
              <w:rPr>
                <w:rFonts w:eastAsia="Times New Roman"/>
                <w:color w:val="000000"/>
              </w:rPr>
              <w:t xml:space="preserve"> CR 7%; PN 27%; UTI 14%; IAI 20% ; SSTI 5%; UNK 28%</w:t>
            </w:r>
          </w:p>
        </w:tc>
      </w:tr>
      <w:tr w:rsidR="008870DF" w:rsidRPr="00753CF6" w14:paraId="2219CD5E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28C6CD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</w:rPr>
              <w:t>Mouloudi 2010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fldChar w:fldCharType="begin">
                <w:fldData xml:space="preserve">PEVuZE5vdGU+PENpdGU+PEF1dGhvcj5Nb3Vsb3VkaTwvQXV0aG9yPjxZZWFyPjIwMTA8L1llYXI+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 </w:instrText>
            </w:r>
            <w:r>
              <w:rPr>
                <w:rFonts w:eastAsia="Times New Roman"/>
                <w:color w:val="000000"/>
              </w:rPr>
              <w:fldChar w:fldCharType="begin">
                <w:fldData xml:space="preserve">PEVuZE5vdGU+PENpdGU+PEF1dGhvcj5Nb3Vsb3VkaTwvQXV0aG9yPjxZZWFyPjIwMTA8L1llYXI+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</w:rPr>
            </w:r>
            <w:r>
              <w:rPr>
                <w:rFonts w:eastAsia="Times New Roman"/>
                <w:color w:val="000000"/>
              </w:rPr>
              <w:fldChar w:fldCharType="end"/>
            </w:r>
            <w:r w:rsidRPr="00753CF6">
              <w:rPr>
                <w:rFonts w:eastAsia="Times New Roman"/>
                <w:color w:val="000000"/>
              </w:rPr>
            </w:r>
            <w:r w:rsidRPr="00753CF6">
              <w:rPr>
                <w:rFonts w:eastAsia="Times New Roman"/>
                <w:color w:val="000000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</w:rPr>
              <w:t>68</w:t>
            </w:r>
            <w:r w:rsidRPr="00753CF6">
              <w:rPr>
                <w:rFonts w:eastAsia="Times New Roman"/>
                <w:color w:val="000000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5F9E82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First episode, HC-acquired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650BAC4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146E941F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E852A8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</w:rPr>
              <w:t>Ben-David 2011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fldChar w:fldCharType="begin">
                <w:fldData xml:space="preserve">PEVuZE5vdGU+PENpdGU+PEF1dGhvcj5CZW4tRGF2aWQ8L0F1dGhvcj48WWVhcj4yMDEyPC9ZZWFy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 </w:instrText>
            </w:r>
            <w:r>
              <w:rPr>
                <w:rFonts w:eastAsia="Times New Roman"/>
                <w:color w:val="000000"/>
              </w:rPr>
              <w:fldChar w:fldCharType="begin">
                <w:fldData xml:space="preserve">PEVuZE5vdGU+PENpdGU+PEF1dGhvcj5CZW4tRGF2aWQ8L0F1dGhvcj48WWVhcj4yMDEyPC9ZZWFy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</w:rPr>
            </w:r>
            <w:r>
              <w:rPr>
                <w:rFonts w:eastAsia="Times New Roman"/>
                <w:color w:val="000000"/>
              </w:rPr>
              <w:fldChar w:fldCharType="end"/>
            </w:r>
            <w:r w:rsidRPr="00753CF6">
              <w:rPr>
                <w:rFonts w:eastAsia="Times New Roman"/>
                <w:color w:val="000000"/>
              </w:rPr>
            </w:r>
            <w:r w:rsidRPr="00753CF6">
              <w:rPr>
                <w:rFonts w:eastAsia="Times New Roman"/>
                <w:color w:val="000000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</w:rPr>
              <w:t>69</w:t>
            </w:r>
            <w:r w:rsidRPr="00753CF6">
              <w:rPr>
                <w:rFonts w:eastAsia="Times New Roman"/>
                <w:color w:val="000000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B7EA1F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First episode, monobacterial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9D8119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0945F23A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351C6F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iu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1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aXU8L0F1dGhvcj48WWVhcj4yMDEyPC9ZZWFyPjxSZWNO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aXU8L0F1dGhvcj48WWVhcj4yMDEyPC9ZZWFyPjxSZWNO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0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90D0DA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Mono-/polymicrobial, first episode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A8FEDB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b/>
                <w:i/>
                <w:color w:val="000000"/>
              </w:rPr>
              <w:t>CRKP patients:</w:t>
            </w:r>
            <w:r w:rsidRPr="00C37F92">
              <w:rPr>
                <w:rFonts w:eastAsia="Times New Roman"/>
                <w:i/>
                <w:color w:val="000000"/>
              </w:rPr>
              <w:t xml:space="preserve"> </w:t>
            </w:r>
            <w:r w:rsidRPr="00C37F92">
              <w:rPr>
                <w:rFonts w:eastAsia="Times New Roman"/>
                <w:color w:val="000000"/>
              </w:rPr>
              <w:t>CR 16%; PN 40%, UTI 16%, IAI 4%; UNK 24%</w:t>
            </w:r>
          </w:p>
        </w:tc>
      </w:tr>
      <w:tr w:rsidR="008870DF" w:rsidRPr="00753CF6" w14:paraId="0F37AE09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6A464D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Qureshi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2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RdXJlc2hpPC9BdXRob3I+PFllYXI+MjAxMjwvWWVhcj48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RdXJlc2hpPC9BdXRob3I+PFllYXI+MjAxMjwvWWVhcj48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1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717F0C3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</w:rPr>
              <w:t>First episode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7C14D4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68ED8CDC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1C3867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ee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2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ZWU8L0F1dGhvcj48WWVhcj4yMDEyPC9ZZWFyPjxSZWNO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ZWU8L0F1dGhvcj48WWVhcj4yMDEyPC9ZZWFyPjxSZWNO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2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ACBCE7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Mono-/polymicrobial, first episode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D7E2ED" w14:textId="77777777" w:rsidR="008870DF" w:rsidRPr="00C37F92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b/>
                <w:i/>
                <w:color w:val="000000"/>
              </w:rPr>
              <w:t>CRKP patients:</w:t>
            </w:r>
            <w:r w:rsidRPr="00C37F92">
              <w:rPr>
                <w:rFonts w:eastAsia="Times New Roman"/>
                <w:i/>
                <w:color w:val="000000"/>
              </w:rPr>
              <w:t xml:space="preserve"> </w:t>
            </w:r>
            <w:r w:rsidRPr="00C37F92">
              <w:rPr>
                <w:rFonts w:eastAsia="Times New Roman"/>
                <w:color w:val="000000"/>
              </w:rPr>
              <w:t>CR 7%; PN 34%; UTI 15%, IAI 2%; SSTI 12%</w:t>
            </w:r>
          </w:p>
          <w:p w14:paraId="1929855A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b/>
                <w:i/>
                <w:color w:val="000000"/>
              </w:rPr>
              <w:t>CSKP patients:</w:t>
            </w:r>
            <w:r w:rsidRPr="00C37F92">
              <w:rPr>
                <w:rFonts w:eastAsia="Times New Roman"/>
                <w:color w:val="000000"/>
              </w:rPr>
              <w:t xml:space="preserve"> CR 10%; PN 32%; UTI 21%, IAI 3%; SSTI 13%</w:t>
            </w:r>
          </w:p>
        </w:tc>
      </w:tr>
      <w:tr w:rsidR="008870DF" w:rsidRPr="00753CF6" w14:paraId="3EB99521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41B27A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</w:rPr>
              <w:t>Hussein 2013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fldChar w:fldCharType="begin">
                <w:fldData xml:space="preserve">PEVuZE5vdGU+PENpdGU+PEF1dGhvcj5IdXNzZWluPC9BdXRob3I+PFllYXI+MjAxMzwvWWVhcj48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 </w:instrText>
            </w:r>
            <w:r>
              <w:rPr>
                <w:rFonts w:eastAsia="Times New Roman"/>
                <w:color w:val="000000"/>
              </w:rPr>
              <w:fldChar w:fldCharType="begin">
                <w:fldData xml:space="preserve">PEVuZE5vdGU+PENpdGU+PEF1dGhvcj5IdXNzZWluPC9BdXRob3I+PFllYXI+MjAxMzwvWWVhcj48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</w:rPr>
            </w:r>
            <w:r>
              <w:rPr>
                <w:rFonts w:eastAsia="Times New Roman"/>
                <w:color w:val="000000"/>
              </w:rPr>
              <w:fldChar w:fldCharType="end"/>
            </w:r>
            <w:r w:rsidRPr="00753CF6">
              <w:rPr>
                <w:rFonts w:eastAsia="Times New Roman"/>
                <w:color w:val="000000"/>
              </w:rPr>
            </w:r>
            <w:r w:rsidRPr="00753CF6">
              <w:rPr>
                <w:rFonts w:eastAsia="Times New Roman"/>
                <w:color w:val="000000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</w:rPr>
              <w:t>73</w:t>
            </w:r>
            <w:r w:rsidRPr="00753CF6">
              <w:rPr>
                <w:rFonts w:eastAsia="Times New Roman"/>
                <w:color w:val="000000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68FB5C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Monomicrobial, first episode, HC-acquired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80012A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37A1940A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9AE9FA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Gallagher 2014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HYWxsYWdoZXI8L0F1dGhvcj48WWVhcj4yMDE0PC9ZZWFy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HYWxsYWdoZXI8L0F1dGhvcj48WWVhcj4yMDE0PC9ZZWFy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4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0F179B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</w:rPr>
              <w:t>First episode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094B7C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13EB8A1F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B912C2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Girometti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4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HaXJvbWV0dGk8L0F1dGhvcj48WWVhcj4yMDE0PC9ZZWFy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HaXJvbWV0dGk8L0F1dGhvcj48WWVhcj4yMDE0PC9ZZWFy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5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116F1F" w14:textId="77777777" w:rsidR="008870DF" w:rsidRPr="00C37F92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One episode per patient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E0DF82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05845646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1E7F88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Alicino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5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BbGljaW5vPC9BdXRob3I+PFllYXI+MjAxNTwvWWVhcj48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BbGljaW5vPC9BdXRob3I+PFllYXI+MjAxNTwvWWVhcj48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6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0F6E0F" w14:textId="77777777" w:rsidR="008870DF" w:rsidRPr="00C37F92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All episodes ≥30 days apart, HC-acquired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FDED46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7EED4AFD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EE7C9D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</w:rPr>
              <w:t>Gomez-Simmonds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t>2015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fldChar w:fldCharType="begin">
                <w:fldData xml:space="preserve">PEVuZE5vdGU+PENpdGU+PEF1dGhvcj5Hb21lei1TaW1tb25kczwvQXV0aG9yPjxZZWFyPjIwMTU8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 </w:instrText>
            </w:r>
            <w:r>
              <w:rPr>
                <w:rFonts w:eastAsia="Times New Roman"/>
                <w:color w:val="000000"/>
              </w:rPr>
              <w:fldChar w:fldCharType="begin">
                <w:fldData xml:space="preserve">PEVuZE5vdGU+PENpdGU+PEF1dGhvcj5Hb21lei1TaW1tb25kczwvQXV0aG9yPjxZZWFyPjIwMTU8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</w:rPr>
            </w:r>
            <w:r>
              <w:rPr>
                <w:rFonts w:eastAsia="Times New Roman"/>
                <w:color w:val="000000"/>
              </w:rPr>
              <w:fldChar w:fldCharType="end"/>
            </w:r>
            <w:r w:rsidRPr="00753CF6">
              <w:rPr>
                <w:rFonts w:eastAsia="Times New Roman"/>
                <w:color w:val="000000"/>
              </w:rPr>
            </w:r>
            <w:r w:rsidRPr="00753CF6">
              <w:rPr>
                <w:rFonts w:eastAsia="Times New Roman"/>
                <w:color w:val="000000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</w:rPr>
              <w:t>77</w:t>
            </w:r>
            <w:r w:rsidRPr="00753CF6">
              <w:rPr>
                <w:rFonts w:eastAsia="Times New Roman"/>
                <w:color w:val="000000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2F664C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</w:rPr>
              <w:t>First episode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74345E" w14:textId="77777777" w:rsidR="008870DF" w:rsidRPr="00C37F92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b/>
                <w:i/>
                <w:color w:val="000000"/>
              </w:rPr>
              <w:t>CRKP patients:</w:t>
            </w:r>
            <w:r w:rsidRPr="00C37F92">
              <w:rPr>
                <w:rFonts w:eastAsia="Times New Roman"/>
                <w:i/>
                <w:color w:val="000000"/>
              </w:rPr>
              <w:t xml:space="preserve"> </w:t>
            </w:r>
            <w:r w:rsidRPr="00C37F92">
              <w:rPr>
                <w:rFonts w:eastAsia="Times New Roman"/>
                <w:color w:val="000000"/>
              </w:rPr>
              <w:t>CR 7%; Respiratory 24%; UTI 14%, IAI 21%; SSTI 7%; UNK 24%</w:t>
            </w:r>
          </w:p>
          <w:p w14:paraId="1E09F449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b/>
                <w:i/>
                <w:color w:val="000000"/>
              </w:rPr>
              <w:lastRenderedPageBreak/>
              <w:t>CSKP patients:</w:t>
            </w:r>
            <w:r w:rsidRPr="00C37F92">
              <w:rPr>
                <w:rFonts w:eastAsia="Times New Roman"/>
                <w:color w:val="000000"/>
              </w:rPr>
              <w:t xml:space="preserve"> CR 13%; Respiratory 8%; UTI 29%, IAI 25%; SSTI 0%; UNK 25%</w:t>
            </w:r>
          </w:p>
        </w:tc>
      </w:tr>
      <w:tr w:rsidR="008870DF" w:rsidRPr="00753CF6" w14:paraId="0515094C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062CE22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lastRenderedPageBreak/>
              <w:t>Trecarichi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5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UcmVjYXJpY2hpPC9BdXRob3I+PFllYXI+MjAxNTwvWWVh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UcmVjYXJpY2hpPC9BdXRob3I+PFllYXI+MjAxNTwvWWVh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8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8AE2DE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First episode, monomicrobial (for subgroups)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2E2383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ot available</w:t>
            </w:r>
          </w:p>
        </w:tc>
      </w:tr>
      <w:tr w:rsidR="008870DF" w:rsidRPr="00753CF6" w14:paraId="0BE0E80D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125EA3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Vardakas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5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WYXJkYWthczwvQXV0aG9yPjxZZWFyPjIwMTU8L1llYXI+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WYXJkYWthczwvQXV0aG9yPjxZZWFyPjIwMTU8L1llYXI+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79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C553A4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Patients with SIRS, first episode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26859F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b/>
                <w:i/>
                <w:color w:val="000000"/>
              </w:rPr>
              <w:t>Total:</w:t>
            </w:r>
            <w:r w:rsidRPr="00C37F92">
              <w:rPr>
                <w:rFonts w:eastAsia="Times New Roman"/>
                <w:color w:val="000000"/>
              </w:rPr>
              <w:t xml:space="preserve"> CR 19%; PN 12%; UTI 8%; IAI 3% ; SSTI 5%; Primary 54%</w:t>
            </w:r>
          </w:p>
        </w:tc>
      </w:tr>
      <w:tr w:rsidR="008870DF" w:rsidRPr="00753CF6" w14:paraId="1E1016BD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32F28B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</w:rPr>
              <w:t>Fraenkel-Wandel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t>2016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753CF6">
              <w:rPr>
                <w:rFonts w:eastAsia="Times New Roman"/>
                <w:color w:val="000000"/>
              </w:rPr>
              <w:fldChar w:fldCharType="begin">
                <w:fldData xml:space="preserve">PEVuZE5vdGU+PENpdGU+PEF1dGhvcj5GcmFlbmtlbC1XYW5kZWw8L0F1dGhvcj48WWVhcj4yMDE2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 </w:instrText>
            </w:r>
            <w:r>
              <w:rPr>
                <w:rFonts w:eastAsia="Times New Roman"/>
                <w:color w:val="000000"/>
              </w:rPr>
              <w:fldChar w:fldCharType="begin">
                <w:fldData xml:space="preserve">PEVuZE5vdGU+PENpdGU+PEF1dGhvcj5GcmFlbmtlbC1XYW5kZWw8L0F1dGhvcj48WWVhcj4yMDE2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</w:fldData>
              </w:fldChar>
            </w:r>
            <w:r>
              <w:rPr>
                <w:rFonts w:eastAsia="Times New Roman"/>
                <w:color w:val="000000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</w:rPr>
            </w:r>
            <w:r>
              <w:rPr>
                <w:rFonts w:eastAsia="Times New Roman"/>
                <w:color w:val="000000"/>
              </w:rPr>
              <w:fldChar w:fldCharType="end"/>
            </w:r>
            <w:r w:rsidRPr="00753CF6">
              <w:rPr>
                <w:rFonts w:eastAsia="Times New Roman"/>
                <w:color w:val="000000"/>
              </w:rPr>
            </w:r>
            <w:r w:rsidRPr="00753CF6">
              <w:rPr>
                <w:rFonts w:eastAsia="Times New Roman"/>
                <w:color w:val="000000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</w:rPr>
              <w:t>80</w:t>
            </w:r>
            <w:r w:rsidRPr="00753CF6">
              <w:rPr>
                <w:rFonts w:eastAsia="Times New Roman"/>
                <w:color w:val="000000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8FA4B4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One episode per patient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AE3794" w14:textId="5572086B" w:rsidR="008870DF" w:rsidRPr="002766D4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2766D4">
              <w:rPr>
                <w:rFonts w:eastAsia="Times New Roman"/>
                <w:b/>
                <w:i/>
                <w:color w:val="000000"/>
              </w:rPr>
              <w:t>CRKP patients</w:t>
            </w:r>
            <w:r w:rsidR="002766D4" w:rsidRPr="002766D4">
              <w:rPr>
                <w:rFonts w:eastAsia="Times New Roman"/>
                <w:b/>
                <w:i/>
                <w:color w:val="000000"/>
                <w:vertAlign w:val="superscript"/>
              </w:rPr>
              <w:t>a</w:t>
            </w:r>
            <w:r w:rsidRPr="002766D4">
              <w:rPr>
                <w:rFonts w:eastAsia="Times New Roman"/>
                <w:b/>
                <w:i/>
                <w:color w:val="000000"/>
              </w:rPr>
              <w:t>:</w:t>
            </w:r>
            <w:r w:rsidRPr="002766D4">
              <w:rPr>
                <w:rFonts w:eastAsia="Times New Roman"/>
                <w:i/>
                <w:color w:val="000000"/>
              </w:rPr>
              <w:t xml:space="preserve"> </w:t>
            </w:r>
            <w:r w:rsidRPr="002766D4">
              <w:rPr>
                <w:rFonts w:eastAsia="Times New Roman"/>
                <w:color w:val="000000"/>
              </w:rPr>
              <w:t>Urine 34%; Sputum 25%; Rectal 25%; Other 19%</w:t>
            </w:r>
          </w:p>
          <w:p w14:paraId="1E96E65C" w14:textId="12B9E47D" w:rsidR="008870DF" w:rsidRPr="002766D4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2766D4">
              <w:rPr>
                <w:rFonts w:eastAsia="Times New Roman"/>
                <w:b/>
                <w:i/>
                <w:color w:val="000000"/>
              </w:rPr>
              <w:t>CSKP patients</w:t>
            </w:r>
            <w:r w:rsidR="002766D4" w:rsidRPr="002766D4">
              <w:rPr>
                <w:rFonts w:eastAsia="Times New Roman"/>
                <w:b/>
                <w:i/>
                <w:color w:val="000000"/>
                <w:vertAlign w:val="superscript"/>
              </w:rPr>
              <w:t>a</w:t>
            </w:r>
            <w:r w:rsidRPr="002766D4">
              <w:rPr>
                <w:rFonts w:eastAsia="Times New Roman"/>
                <w:b/>
                <w:i/>
                <w:color w:val="000000"/>
              </w:rPr>
              <w:t>:</w:t>
            </w:r>
            <w:r w:rsidRPr="002766D4">
              <w:rPr>
                <w:rFonts w:eastAsia="Times New Roman"/>
                <w:color w:val="000000"/>
              </w:rPr>
              <w:t xml:space="preserve"> Urine 40%; Sputum 15%; Rectal 4%; Other 14%</w:t>
            </w:r>
          </w:p>
        </w:tc>
      </w:tr>
      <w:tr w:rsidR="008870DF" w:rsidRPr="00753CF6" w14:paraId="77ADFEE4" w14:textId="77777777" w:rsidTr="00D95C72">
        <w:trPr>
          <w:trHeight w:val="289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4516CA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Villegas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t>2016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WaWxsZWdhczwvQXV0aG9yPjxZZWFyPjIwMTY8L1llYXI+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WaWxsZWdhczwvQXV0aG9yPjxZZWFyPjIwMTY8L1llYXI+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753CF6">
              <w:rPr>
                <w:rFonts w:eastAsia="Times New Roman"/>
                <w:color w:val="000000"/>
                <w:lang w:val="en-US"/>
              </w:rPr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separate"/>
            </w:r>
            <w:r w:rsidRPr="008870DF">
              <w:rPr>
                <w:rFonts w:eastAsia="Times New Roman"/>
                <w:noProof/>
                <w:color w:val="000000"/>
                <w:vertAlign w:val="superscript"/>
                <w:lang w:val="en-US"/>
              </w:rPr>
              <w:t>81</w:t>
            </w:r>
            <w:r w:rsidRPr="00753CF6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4348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788442E" w14:textId="77777777" w:rsidR="008870DF" w:rsidRPr="00753CF6" w:rsidRDefault="008870DF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C37F92">
              <w:rPr>
                <w:rFonts w:eastAsia="Times New Roman"/>
                <w:color w:val="000000"/>
                <w:lang w:val="en-US"/>
              </w:rPr>
              <w:t>One episode per patient, monobacterial, SIRS</w:t>
            </w:r>
          </w:p>
        </w:tc>
        <w:tc>
          <w:tcPr>
            <w:tcW w:w="6832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ACA221" w14:textId="459DFD29" w:rsidR="008870DF" w:rsidRPr="002766D4" w:rsidRDefault="002766D4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2766D4">
              <w:rPr>
                <w:rFonts w:eastAsia="Times New Roman"/>
                <w:b/>
                <w:i/>
                <w:color w:val="000000"/>
              </w:rPr>
              <w:t xml:space="preserve">CPE </w:t>
            </w:r>
            <w:r w:rsidR="008870DF" w:rsidRPr="002766D4">
              <w:rPr>
                <w:rFonts w:eastAsia="Times New Roman"/>
                <w:b/>
                <w:i/>
                <w:color w:val="000000"/>
              </w:rPr>
              <w:t>patients</w:t>
            </w:r>
            <w:r w:rsidRPr="002766D4">
              <w:rPr>
                <w:rFonts w:eastAsia="Times New Roman"/>
                <w:b/>
                <w:i/>
                <w:color w:val="000000"/>
                <w:vertAlign w:val="superscript"/>
              </w:rPr>
              <w:t>b</w:t>
            </w:r>
            <w:r w:rsidR="008870DF" w:rsidRPr="002766D4">
              <w:rPr>
                <w:rFonts w:eastAsia="Times New Roman"/>
                <w:b/>
                <w:i/>
                <w:color w:val="000000"/>
              </w:rPr>
              <w:t>:</w:t>
            </w:r>
            <w:r w:rsidR="008870DF" w:rsidRPr="002766D4">
              <w:rPr>
                <w:rFonts w:eastAsia="Times New Roman"/>
                <w:i/>
                <w:color w:val="000000"/>
              </w:rPr>
              <w:t xml:space="preserve"> </w:t>
            </w:r>
            <w:r w:rsidR="008870DF" w:rsidRPr="002766D4">
              <w:rPr>
                <w:rFonts w:eastAsia="Times New Roman"/>
                <w:color w:val="000000"/>
              </w:rPr>
              <w:t>CR 30%; Respiratory 13%; UTI 17%, GI 9%; SSTI 15%; Other 6%; Primary 9%</w:t>
            </w:r>
          </w:p>
          <w:p w14:paraId="16D4AAED" w14:textId="5905EC74" w:rsidR="008870DF" w:rsidRPr="002766D4" w:rsidRDefault="002766D4" w:rsidP="00D95C72">
            <w:pPr>
              <w:spacing w:line="480" w:lineRule="auto"/>
              <w:rPr>
                <w:rFonts w:eastAsia="Times New Roman"/>
                <w:color w:val="000000"/>
              </w:rPr>
            </w:pPr>
            <w:r w:rsidRPr="002766D4">
              <w:rPr>
                <w:rFonts w:eastAsia="Times New Roman"/>
                <w:b/>
                <w:i/>
                <w:color w:val="000000"/>
              </w:rPr>
              <w:t xml:space="preserve">Non-CPE </w:t>
            </w:r>
            <w:r w:rsidR="008870DF" w:rsidRPr="002766D4">
              <w:rPr>
                <w:rFonts w:eastAsia="Times New Roman"/>
                <w:b/>
                <w:i/>
                <w:color w:val="000000"/>
              </w:rPr>
              <w:t>patients</w:t>
            </w:r>
            <w:r w:rsidRPr="002766D4">
              <w:rPr>
                <w:rFonts w:eastAsia="Times New Roman"/>
                <w:b/>
                <w:i/>
                <w:color w:val="000000"/>
                <w:vertAlign w:val="superscript"/>
              </w:rPr>
              <w:t>b</w:t>
            </w:r>
            <w:r w:rsidR="008870DF" w:rsidRPr="002766D4">
              <w:rPr>
                <w:rFonts w:eastAsia="Times New Roman"/>
                <w:b/>
                <w:i/>
                <w:color w:val="000000"/>
              </w:rPr>
              <w:t>:</w:t>
            </w:r>
            <w:r w:rsidR="008870DF" w:rsidRPr="002766D4">
              <w:rPr>
                <w:rFonts w:eastAsia="Times New Roman"/>
                <w:color w:val="000000"/>
              </w:rPr>
              <w:t xml:space="preserve"> CR 11%; Respiratory 18%; UTI 38%, GI 8%; SSTI 8%; Other 8%; Primary 8%</w:t>
            </w:r>
          </w:p>
        </w:tc>
      </w:tr>
    </w:tbl>
    <w:p w14:paraId="691864E4" w14:textId="4C255A98" w:rsidR="008870DF" w:rsidRDefault="008870DF" w:rsidP="002766D4">
      <w:pPr>
        <w:spacing w:line="480" w:lineRule="auto"/>
        <w:rPr>
          <w:rFonts w:eastAsia="Times New Roman"/>
          <w:i/>
          <w:color w:val="000000"/>
          <w:sz w:val="22"/>
          <w:szCs w:val="22"/>
        </w:rPr>
      </w:pPr>
      <w:r w:rsidRPr="00F954F1">
        <w:rPr>
          <w:rFonts w:eastAsia="Times New Roman"/>
          <w:color w:val="000000"/>
          <w:sz w:val="22"/>
          <w:szCs w:val="22"/>
        </w:rPr>
        <w:t>Abbrevi</w:t>
      </w:r>
      <w:r>
        <w:rPr>
          <w:rFonts w:eastAsia="Times New Roman"/>
          <w:color w:val="000000"/>
          <w:sz w:val="22"/>
          <w:szCs w:val="22"/>
        </w:rPr>
        <w:t>at</w:t>
      </w:r>
      <w:r w:rsidRPr="00F954F1">
        <w:rPr>
          <w:rFonts w:eastAsia="Times New Roman"/>
          <w:color w:val="000000"/>
          <w:sz w:val="22"/>
          <w:szCs w:val="22"/>
        </w:rPr>
        <w:t xml:space="preserve">ions: </w:t>
      </w:r>
      <w:r>
        <w:rPr>
          <w:rFonts w:eastAsia="Times New Roman"/>
          <w:color w:val="000000"/>
          <w:sz w:val="22"/>
          <w:szCs w:val="22"/>
        </w:rPr>
        <w:t>S</w:t>
      </w:r>
      <w:r w:rsidRPr="00F954F1">
        <w:rPr>
          <w:rFonts w:eastAsia="Times New Roman"/>
          <w:color w:val="000000"/>
          <w:sz w:val="22"/>
          <w:szCs w:val="22"/>
        </w:rPr>
        <w:t>IRS, Systemic Inflammatory Response Syndrome</w:t>
      </w:r>
      <w:r>
        <w:rPr>
          <w:rFonts w:eastAsia="Times New Roman"/>
          <w:color w:val="000000"/>
          <w:sz w:val="22"/>
          <w:szCs w:val="22"/>
        </w:rPr>
        <w:t xml:space="preserve">; CRKP, Carbapenem-resistant </w:t>
      </w:r>
      <w:r w:rsidRPr="00FF638C">
        <w:rPr>
          <w:rFonts w:eastAsia="Times New Roman"/>
          <w:i/>
          <w:color w:val="000000"/>
          <w:sz w:val="22"/>
          <w:szCs w:val="22"/>
        </w:rPr>
        <w:t>Klebsiella pneumoniae</w:t>
      </w:r>
      <w:r>
        <w:rPr>
          <w:rFonts w:eastAsia="Times New Roman"/>
          <w:i/>
          <w:color w:val="000000"/>
          <w:sz w:val="22"/>
          <w:szCs w:val="22"/>
        </w:rPr>
        <w:t xml:space="preserve">; </w:t>
      </w:r>
      <w:r>
        <w:rPr>
          <w:rFonts w:eastAsia="Times New Roman"/>
          <w:color w:val="000000"/>
          <w:sz w:val="22"/>
          <w:szCs w:val="22"/>
        </w:rPr>
        <w:t xml:space="preserve">CSKP, Carbapenem-susceptible </w:t>
      </w:r>
      <w:r w:rsidRPr="00FF638C">
        <w:rPr>
          <w:rFonts w:eastAsia="Times New Roman"/>
          <w:i/>
          <w:color w:val="000000"/>
          <w:sz w:val="22"/>
          <w:szCs w:val="22"/>
        </w:rPr>
        <w:t>Klebsiella pneumoniae</w:t>
      </w:r>
      <w:r>
        <w:rPr>
          <w:rFonts w:eastAsia="Times New Roman"/>
          <w:i/>
          <w:color w:val="000000"/>
          <w:sz w:val="22"/>
          <w:szCs w:val="22"/>
        </w:rPr>
        <w:t xml:space="preserve">; </w:t>
      </w:r>
      <w:r w:rsidRPr="00FF638C">
        <w:rPr>
          <w:rFonts w:eastAsia="Times New Roman"/>
          <w:color w:val="000000"/>
          <w:sz w:val="22"/>
          <w:szCs w:val="22"/>
        </w:rPr>
        <w:t>CR, Catheter-related; PN, Pneumonia; UTI, Urinary Tract Infection; GI, Gastointestinal; IAI, Intraabdominal Infection; SSTI, Skin and Soft Tissue Infection; UNK, Unknown</w:t>
      </w:r>
      <w:r w:rsidR="002766D4">
        <w:rPr>
          <w:rFonts w:eastAsia="Times New Roman"/>
          <w:color w:val="000000"/>
          <w:sz w:val="22"/>
          <w:szCs w:val="22"/>
        </w:rPr>
        <w:t xml:space="preserve">; CPE, Carbapenemase-producing </w:t>
      </w:r>
      <w:r w:rsidR="002766D4" w:rsidRPr="002766D4">
        <w:rPr>
          <w:rFonts w:eastAsia="Times New Roman"/>
          <w:i/>
          <w:color w:val="000000"/>
          <w:sz w:val="22"/>
          <w:szCs w:val="22"/>
        </w:rPr>
        <w:t>Enterobacteriaceae</w:t>
      </w:r>
      <w:r w:rsidRPr="002766D4">
        <w:rPr>
          <w:rFonts w:eastAsia="Times New Roman"/>
          <w:i/>
          <w:color w:val="000000"/>
          <w:sz w:val="22"/>
          <w:szCs w:val="22"/>
        </w:rPr>
        <w:t xml:space="preserve"> </w:t>
      </w:r>
    </w:p>
    <w:p w14:paraId="79250931" w14:textId="77777777" w:rsidR="002766D4" w:rsidRDefault="002766D4" w:rsidP="002766D4">
      <w:pPr>
        <w:spacing w:line="480" w:lineRule="auto"/>
        <w:rPr>
          <w:rFonts w:eastAsia="Times New Roman"/>
          <w:color w:val="000000"/>
          <w:sz w:val="22"/>
          <w:szCs w:val="22"/>
        </w:rPr>
      </w:pPr>
      <w:r>
        <w:rPr>
          <w:vertAlign w:val="superscript"/>
          <w:lang w:val="en-GB"/>
        </w:rPr>
        <w:t>a</w:t>
      </w:r>
      <w:r>
        <w:rPr>
          <w:lang w:val="en-GB"/>
        </w:rPr>
        <w:t xml:space="preserve"> </w:t>
      </w:r>
      <w:r w:rsidRPr="002766D4">
        <w:rPr>
          <w:rFonts w:eastAsia="Times New Roman"/>
          <w:color w:val="000000"/>
          <w:sz w:val="22"/>
          <w:szCs w:val="22"/>
        </w:rPr>
        <w:t>Body sites where bacteria were also cultured from (does not necessarily represent infection)</w:t>
      </w:r>
    </w:p>
    <w:p w14:paraId="19E411BE" w14:textId="36A74727" w:rsidR="008870DF" w:rsidRDefault="002766D4" w:rsidP="002766D4">
      <w:pPr>
        <w:spacing w:line="480" w:lineRule="auto"/>
        <w:rPr>
          <w:lang w:val="en-GB"/>
        </w:rPr>
      </w:pPr>
      <w:r>
        <w:rPr>
          <w:rFonts w:eastAsia="Times New Roman"/>
          <w:color w:val="000000"/>
          <w:sz w:val="22"/>
          <w:szCs w:val="22"/>
          <w:vertAlign w:val="superscript"/>
        </w:rPr>
        <w:t>b</w:t>
      </w:r>
      <w:r>
        <w:rPr>
          <w:rFonts w:eastAsia="Times New Roman"/>
          <w:color w:val="000000"/>
          <w:sz w:val="22"/>
          <w:szCs w:val="22"/>
        </w:rPr>
        <w:t xml:space="preserve"> Bacteremia sources are not given for patients with specifically CRKP or CSKP</w:t>
      </w:r>
      <w:r w:rsidR="008870DF">
        <w:rPr>
          <w:lang w:val="en-GB"/>
        </w:rPr>
        <w:br w:type="page"/>
      </w:r>
    </w:p>
    <w:p w14:paraId="5CE70D2B" w14:textId="7A3CF11C" w:rsidR="006C5CF7" w:rsidRPr="00753CF6" w:rsidRDefault="006C5CF7" w:rsidP="006C5CF7">
      <w:pPr>
        <w:spacing w:line="480" w:lineRule="auto"/>
        <w:rPr>
          <w:lang w:val="en-GB"/>
        </w:rPr>
      </w:pPr>
      <w:r>
        <w:rPr>
          <w:lang w:val="en-GB"/>
        </w:rPr>
        <w:lastRenderedPageBreak/>
        <w:t xml:space="preserve">Supplementary Table </w:t>
      </w:r>
      <w:r w:rsidR="00913986">
        <w:rPr>
          <w:lang w:val="en-GB"/>
        </w:rPr>
        <w:t>S</w:t>
      </w:r>
      <w:r w:rsidR="00D95C72">
        <w:rPr>
          <w:lang w:val="en-GB"/>
        </w:rPr>
        <w:t>4</w:t>
      </w:r>
      <w:r w:rsidRPr="00753CF6">
        <w:rPr>
          <w:lang w:val="en-GB"/>
        </w:rPr>
        <w:t>. Risk of bias of cohort and case-control studies, assessed with the Newcastle-Ottawa Assessment Scale.</w:t>
      </w:r>
    </w:p>
    <w:tbl>
      <w:tblPr>
        <w:tblW w:w="14742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12"/>
        <w:gridCol w:w="1661"/>
        <w:gridCol w:w="1185"/>
        <w:gridCol w:w="1320"/>
        <w:gridCol w:w="1180"/>
        <w:gridCol w:w="975"/>
        <w:gridCol w:w="1314"/>
        <w:gridCol w:w="1308"/>
        <w:gridCol w:w="1537"/>
        <w:gridCol w:w="1348"/>
        <w:gridCol w:w="902"/>
      </w:tblGrid>
      <w:tr w:rsidR="006C5CF7" w:rsidRPr="00753CF6" w14:paraId="14B503C5" w14:textId="77777777" w:rsidTr="000D0CC1">
        <w:trPr>
          <w:trHeight w:val="284"/>
        </w:trPr>
        <w:tc>
          <w:tcPr>
            <w:tcW w:w="196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6F10CDB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Author</w:t>
            </w:r>
          </w:p>
        </w:tc>
        <w:tc>
          <w:tcPr>
            <w:tcW w:w="5213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886E60F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SELECTION</w:t>
            </w:r>
          </w:p>
        </w:tc>
        <w:tc>
          <w:tcPr>
            <w:tcW w:w="223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A347F47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COMPARABILITY</w:t>
            </w:r>
          </w:p>
        </w:tc>
        <w:tc>
          <w:tcPr>
            <w:tcW w:w="4088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B03989E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OUTCOME/EXPOSURE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2A65D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RISK</w:t>
            </w:r>
          </w:p>
        </w:tc>
      </w:tr>
      <w:tr w:rsidR="006C5CF7" w:rsidRPr="00753CF6" w14:paraId="35C61DE9" w14:textId="77777777" w:rsidTr="000D0CC1">
        <w:trPr>
          <w:trHeight w:val="284"/>
        </w:trPr>
        <w:tc>
          <w:tcPr>
            <w:tcW w:w="1962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F5E6911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3F19C7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Represen- </w:t>
            </w:r>
          </w:p>
        </w:tc>
        <w:tc>
          <w:tcPr>
            <w:tcW w:w="115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70CABFE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Selection</w:t>
            </w:r>
          </w:p>
        </w:tc>
        <w:tc>
          <w:tcPr>
            <w:tcW w:w="1287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C2F078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Ascertain-</w:t>
            </w:r>
          </w:p>
        </w:tc>
        <w:tc>
          <w:tcPr>
            <w:tcW w:w="1151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34111E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Outcome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2596DF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Age</w:t>
            </w:r>
          </w:p>
        </w:tc>
        <w:tc>
          <w:tcPr>
            <w:tcW w:w="1281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2BDB7CE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Comorbi-</w:t>
            </w:r>
          </w:p>
        </w:tc>
        <w:tc>
          <w:tcPr>
            <w:tcW w:w="127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E53BFA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Assessment</w:t>
            </w:r>
          </w:p>
        </w:tc>
        <w:tc>
          <w:tcPr>
            <w:tcW w:w="1499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DEB33D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ength of</w:t>
            </w:r>
          </w:p>
        </w:tc>
        <w:tc>
          <w:tcPr>
            <w:tcW w:w="1314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2FB8D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Adequacy </w:t>
            </w:r>
          </w:p>
        </w:tc>
        <w:tc>
          <w:tcPr>
            <w:tcW w:w="87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2B067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 </w:t>
            </w:r>
          </w:p>
        </w:tc>
      </w:tr>
      <w:tr w:rsidR="006C5CF7" w:rsidRPr="00753CF6" w14:paraId="6CF1C125" w14:textId="77777777" w:rsidTr="000D0CC1">
        <w:trPr>
          <w:trHeight w:val="284"/>
        </w:trPr>
        <w:tc>
          <w:tcPr>
            <w:tcW w:w="1962" w:type="dxa"/>
            <w:tcBorders>
              <w:left w:val="nil"/>
              <w:right w:val="nil"/>
            </w:tcBorders>
            <w:vAlign w:val="center"/>
          </w:tcPr>
          <w:p w14:paraId="0C7639DB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96419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tativeness/Case</w:t>
            </w:r>
          </w:p>
        </w:tc>
        <w:tc>
          <w:tcPr>
            <w:tcW w:w="115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55F8FE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non-</w:t>
            </w:r>
          </w:p>
        </w:tc>
        <w:tc>
          <w:tcPr>
            <w:tcW w:w="128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E1F89E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ent of</w:t>
            </w:r>
          </w:p>
        </w:tc>
        <w:tc>
          <w:tcPr>
            <w:tcW w:w="11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AFA0A4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not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568475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C84B0E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dity</w:t>
            </w:r>
          </w:p>
        </w:tc>
        <w:tc>
          <w:tcPr>
            <w:tcW w:w="127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982D2B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of</w:t>
            </w:r>
          </w:p>
        </w:tc>
        <w:tc>
          <w:tcPr>
            <w:tcW w:w="149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DAF06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FU</w:t>
            </w:r>
            <w:r>
              <w:rPr>
                <w:rFonts w:eastAsia="Times New Roman"/>
                <w:color w:val="000000"/>
                <w:vertAlign w:val="superscript"/>
                <w:lang w:val="en-US"/>
              </w:rPr>
              <w:t>a</w:t>
            </w:r>
            <w:r w:rsidRPr="00753CF6">
              <w:rPr>
                <w:rFonts w:eastAsia="Times New Roman"/>
                <w:color w:val="000000"/>
                <w:lang w:val="en-US"/>
              </w:rPr>
              <w:t>/Exposure</w:t>
            </w:r>
          </w:p>
        </w:tc>
        <w:tc>
          <w:tcPr>
            <w:tcW w:w="131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C4485A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of FU/Non-</w:t>
            </w:r>
          </w:p>
        </w:tc>
        <w:tc>
          <w:tcPr>
            <w:tcW w:w="87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BC8AF16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</w:tr>
      <w:tr w:rsidR="006C5CF7" w:rsidRPr="00753CF6" w14:paraId="419D8CBD" w14:textId="77777777" w:rsidTr="000D0CC1">
        <w:trPr>
          <w:trHeight w:val="284"/>
        </w:trPr>
        <w:tc>
          <w:tcPr>
            <w:tcW w:w="1962" w:type="dxa"/>
            <w:tcBorders>
              <w:left w:val="nil"/>
              <w:right w:val="nil"/>
            </w:tcBorders>
            <w:vAlign w:val="center"/>
          </w:tcPr>
          <w:p w14:paraId="118BA6B3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586D70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definition</w:t>
            </w:r>
          </w:p>
        </w:tc>
        <w:tc>
          <w:tcPr>
            <w:tcW w:w="115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0F4E62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exposed/</w:t>
            </w:r>
          </w:p>
        </w:tc>
        <w:tc>
          <w:tcPr>
            <w:tcW w:w="128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E2DB37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exposure/</w:t>
            </w:r>
          </w:p>
        </w:tc>
        <w:tc>
          <w:tcPr>
            <w:tcW w:w="11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A49D10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present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CE44D8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D804F4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E6D1E1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outcome/</w:t>
            </w:r>
          </w:p>
        </w:tc>
        <w:tc>
          <w:tcPr>
            <w:tcW w:w="149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B28626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ascertain-</w:t>
            </w:r>
          </w:p>
        </w:tc>
        <w:tc>
          <w:tcPr>
            <w:tcW w:w="131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752C6D5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response</w:t>
            </w:r>
          </w:p>
        </w:tc>
        <w:tc>
          <w:tcPr>
            <w:tcW w:w="87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DA29791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</w:tr>
      <w:tr w:rsidR="006C5CF7" w:rsidRPr="00753CF6" w14:paraId="50C72241" w14:textId="77777777" w:rsidTr="000D0CC1">
        <w:trPr>
          <w:trHeight w:val="284"/>
        </w:trPr>
        <w:tc>
          <w:tcPr>
            <w:tcW w:w="1962" w:type="dxa"/>
            <w:tcBorders>
              <w:left w:val="nil"/>
              <w:right w:val="nil"/>
            </w:tcBorders>
            <w:vAlign w:val="center"/>
          </w:tcPr>
          <w:p w14:paraId="542CFA30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C86E0D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15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D6DB84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Represta-</w:t>
            </w:r>
          </w:p>
        </w:tc>
        <w:tc>
          <w:tcPr>
            <w:tcW w:w="128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5428F5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Community</w:t>
            </w:r>
          </w:p>
        </w:tc>
        <w:tc>
          <w:tcPr>
            <w:tcW w:w="11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5830FB8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/Controls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FFEE86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1257F3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8F5B9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Ascertain-</w:t>
            </w:r>
          </w:p>
        </w:tc>
        <w:tc>
          <w:tcPr>
            <w:tcW w:w="149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4B9A98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ent in</w:t>
            </w:r>
          </w:p>
        </w:tc>
        <w:tc>
          <w:tcPr>
            <w:tcW w:w="131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1A9EC6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rate</w:t>
            </w:r>
          </w:p>
        </w:tc>
        <w:tc>
          <w:tcPr>
            <w:tcW w:w="87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EDDDF29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</w:tr>
      <w:tr w:rsidR="006C5CF7" w:rsidRPr="00753CF6" w14:paraId="743C2718" w14:textId="77777777" w:rsidTr="000D0CC1">
        <w:trPr>
          <w:trHeight w:val="284"/>
        </w:trPr>
        <w:tc>
          <w:tcPr>
            <w:tcW w:w="1962" w:type="dxa"/>
            <w:tcBorders>
              <w:left w:val="nil"/>
              <w:right w:val="nil"/>
            </w:tcBorders>
            <w:vAlign w:val="center"/>
          </w:tcPr>
          <w:p w14:paraId="0279EE76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BDC5F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15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D61395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tiveness</w:t>
            </w:r>
          </w:p>
        </w:tc>
        <w:tc>
          <w:tcPr>
            <w:tcW w:w="128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5E121C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controls</w:t>
            </w:r>
          </w:p>
        </w:tc>
        <w:tc>
          <w:tcPr>
            <w:tcW w:w="11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8D8EC0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without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4E3157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6BA6EB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935193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ent of</w:t>
            </w:r>
          </w:p>
        </w:tc>
        <w:tc>
          <w:tcPr>
            <w:tcW w:w="149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5157DE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controls</w:t>
            </w:r>
          </w:p>
        </w:tc>
        <w:tc>
          <w:tcPr>
            <w:tcW w:w="131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48B7A0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between</w:t>
            </w:r>
          </w:p>
        </w:tc>
        <w:tc>
          <w:tcPr>
            <w:tcW w:w="87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5D55574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</w:tr>
      <w:tr w:rsidR="006C5CF7" w:rsidRPr="00753CF6" w14:paraId="0BDEFC14" w14:textId="77777777" w:rsidTr="000D0CC1">
        <w:trPr>
          <w:trHeight w:val="284"/>
        </w:trPr>
        <w:tc>
          <w:tcPr>
            <w:tcW w:w="196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2B4A966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62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D3744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15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6200FBE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708F15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1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1EB60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disease</w:t>
            </w:r>
          </w:p>
        </w:tc>
        <w:tc>
          <w:tcPr>
            <w:tcW w:w="9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E39D8D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C40E06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FEE055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exposure</w:t>
            </w:r>
          </w:p>
        </w:tc>
        <w:tc>
          <w:tcPr>
            <w:tcW w:w="149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94FDBB5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31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7AC875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groups</w:t>
            </w:r>
          </w:p>
        </w:tc>
        <w:tc>
          <w:tcPr>
            <w:tcW w:w="87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0D02317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</w:tr>
      <w:tr w:rsidR="006C5CF7" w:rsidRPr="00753CF6" w14:paraId="024AF271" w14:textId="77777777" w:rsidTr="000D0CC1">
        <w:trPr>
          <w:trHeight w:val="340"/>
        </w:trPr>
        <w:tc>
          <w:tcPr>
            <w:tcW w:w="358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95320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Cohort studies</w:t>
            </w:r>
          </w:p>
        </w:tc>
        <w:tc>
          <w:tcPr>
            <w:tcW w:w="11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76AD85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2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B9851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1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3F1C77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9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3CE2F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9A974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6B2D0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4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6B014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3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FDB2ED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608C4" w14:textId="77777777" w:rsidR="006C5CF7" w:rsidRPr="00753CF6" w:rsidRDefault="006C5CF7" w:rsidP="00EA66A3">
            <w:pPr>
              <w:jc w:val="center"/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</w:tr>
      <w:tr w:rsidR="006C5CF7" w:rsidRPr="00753CF6" w14:paraId="384DB5B2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43851D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Daikos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566C85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8DE50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9731F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64E03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FA981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AA6D3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CF1B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189F8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6A11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E0F4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od</w:t>
            </w:r>
          </w:p>
        </w:tc>
      </w:tr>
      <w:tr w:rsidR="006C5CF7" w:rsidRPr="00753CF6" w14:paraId="57B9FA98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403466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Ben-David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26F28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32740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9A859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02CEA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BF121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250CF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E293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F9DD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5F9F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29A6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5DB54B21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CF7442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Lee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ABD60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3F94E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40363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6C9CB8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C51648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0F4C76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1E4E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284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DC68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B6966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76A08BD3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01D0A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Girometti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36B94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6E14C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1F330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F4E07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532D8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06BC7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9A11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6A2F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7C4E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5AFCC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6DDFC192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11192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Gomez-Simmonds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ABC18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2BB6A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09F1A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B88E2E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763B3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CBAC9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9DCE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B4F0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458B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AD8BF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21A1A43D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11F061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Alicino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73F9A4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0E2B85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A8811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6CCE88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3C115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3715AE5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8D07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1634E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B828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B2AB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od</w:t>
            </w:r>
          </w:p>
        </w:tc>
      </w:tr>
      <w:tr w:rsidR="006C5CF7" w:rsidRPr="00753CF6" w14:paraId="7FFC9A9C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268D21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Trecarichi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01041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064BF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9DB86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B8D1C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5501F5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38EA3E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F4F5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3E8D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956D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4D64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2B8ABE46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C43D73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Vardakas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76121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A191E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66A9E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8FCC3E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9B468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ECB6D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2FA9E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96D61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A121C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8AF5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od</w:t>
            </w:r>
          </w:p>
        </w:tc>
      </w:tr>
      <w:tr w:rsidR="006C5CF7" w:rsidRPr="00753CF6" w14:paraId="25677048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B2430C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Villegas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C2DF0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F1F35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104EF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B2C3E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1180A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807DE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6BB3F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E4779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CC48F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185AF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od</w:t>
            </w:r>
          </w:p>
        </w:tc>
      </w:tr>
      <w:tr w:rsidR="006C5CF7" w:rsidRPr="00753CF6" w14:paraId="5B5C849F" w14:textId="77777777" w:rsidTr="000D0CC1">
        <w:trPr>
          <w:trHeight w:val="340"/>
        </w:trPr>
        <w:tc>
          <w:tcPr>
            <w:tcW w:w="358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B41DE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  <w:r w:rsidRPr="00753CF6">
              <w:rPr>
                <w:rFonts w:eastAsia="Times New Roman"/>
                <w:b/>
                <w:bCs/>
                <w:color w:val="000000"/>
                <w:lang w:val="en-US"/>
              </w:rPr>
              <w:t>Case-control studies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A8E9B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DA98D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E4682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F3E397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ED3B8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D3F12" w14:textId="77777777" w:rsidR="006C5CF7" w:rsidRPr="00753CF6" w:rsidRDefault="006C5CF7" w:rsidP="00EA66A3">
            <w:pPr>
              <w:rPr>
                <w:rFonts w:eastAsia="Times New Roman"/>
                <w:b/>
                <w:bCs/>
                <w:color w:val="000000"/>
                <w:lang w:val="en-US"/>
              </w:rPr>
            </w:pP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94784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972B6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28F3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6C5CF7" w:rsidRPr="00753CF6" w14:paraId="4C08A2D8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8B396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Mouloudi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EE439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A3668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A1E45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C1FBE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EAABE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* 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D0CF7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*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33A3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DBFE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7CBE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66EFC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7934EAB7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C093F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Qureshi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DB620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4C332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527D9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A9B6D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0D848E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715D8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D997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58EF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BB6E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3EBA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Mod</w:t>
            </w:r>
          </w:p>
        </w:tc>
      </w:tr>
      <w:tr w:rsidR="006C5CF7" w:rsidRPr="00753CF6" w14:paraId="1411567A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1D6863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Liu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3A8C2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20C86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515C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1023A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35247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C414A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88848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10E8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7C2E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D4B5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75372253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2F4D6D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 xml:space="preserve">Hussein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BA36E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D8E967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7ED1B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3FFCE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D6C059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59E15A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0D91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44CA0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C5BB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80B5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4D20BE8E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CCCAD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Gallagh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B4F2DF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D62FAD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EFD17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42D4D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EBE816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3385BB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E4CCC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4FD4E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6995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4753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  <w:tr w:rsidR="006C5CF7" w:rsidRPr="00753CF6" w14:paraId="6AB8F5B7" w14:textId="77777777" w:rsidTr="000D0CC1">
        <w:trPr>
          <w:trHeight w:val="340"/>
        </w:trPr>
        <w:tc>
          <w:tcPr>
            <w:tcW w:w="1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3B262F" w14:textId="77777777" w:rsidR="006C5CF7" w:rsidRPr="00753CF6" w:rsidRDefault="006C5CF7" w:rsidP="00EA66A3">
            <w:pPr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Fraenkel-Wandel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434E472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C2C9731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5B13254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1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9E4A05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9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2E85C6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2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2D049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15679A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4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343D83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2897C5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*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3177E" w14:textId="77777777" w:rsidR="006C5CF7" w:rsidRPr="00753CF6" w:rsidRDefault="006C5CF7" w:rsidP="00EA66A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53CF6">
              <w:rPr>
                <w:rFonts w:eastAsia="Times New Roman"/>
                <w:color w:val="000000"/>
                <w:lang w:val="en-US"/>
              </w:rPr>
              <w:t>Low</w:t>
            </w:r>
          </w:p>
        </w:tc>
      </w:tr>
    </w:tbl>
    <w:p w14:paraId="1D36980F" w14:textId="5D8959CC" w:rsidR="008870DF" w:rsidRDefault="00EA66A3">
      <w:pPr>
        <w:rPr>
          <w:lang w:val="en-GB"/>
        </w:rPr>
      </w:pPr>
      <w:r>
        <w:rPr>
          <w:rFonts w:eastAsia="Times New Roman"/>
          <w:color w:val="000000"/>
          <w:sz w:val="22"/>
          <w:szCs w:val="22"/>
          <w:vertAlign w:val="superscript"/>
          <w:lang w:val="en-US"/>
        </w:rPr>
        <w:t>a</w:t>
      </w:r>
      <w:r w:rsidRPr="00753CF6">
        <w:rPr>
          <w:rFonts w:eastAsia="Times New Roman"/>
          <w:color w:val="000000"/>
          <w:sz w:val="22"/>
          <w:szCs w:val="22"/>
          <w:lang w:val="en-US"/>
        </w:rPr>
        <w:t xml:space="preserve"> FU, Follow Up: adequate if &gt; 14 days; Mod, Modera</w:t>
      </w:r>
      <w:r w:rsidR="008870DF">
        <w:rPr>
          <w:rFonts w:eastAsia="Times New Roman"/>
          <w:color w:val="000000"/>
          <w:sz w:val="22"/>
          <w:szCs w:val="22"/>
          <w:lang w:val="en-US"/>
        </w:rPr>
        <w:t>te</w:t>
      </w:r>
      <w:r w:rsidR="008870DF">
        <w:rPr>
          <w:lang w:val="en-GB"/>
        </w:rPr>
        <w:br w:type="page"/>
      </w:r>
    </w:p>
    <w:p w14:paraId="6F95C461" w14:textId="400865CF" w:rsidR="006C5CF7" w:rsidRDefault="006C5CF7" w:rsidP="006C5CF7">
      <w:pPr>
        <w:spacing w:line="480" w:lineRule="auto"/>
        <w:rPr>
          <w:lang w:val="en-GB"/>
        </w:rPr>
      </w:pPr>
      <w:r>
        <w:rPr>
          <w:lang w:val="en-GB"/>
        </w:rPr>
        <w:lastRenderedPageBreak/>
        <w:t xml:space="preserve">Supplementary </w:t>
      </w:r>
      <w:r w:rsidRPr="00753CF6">
        <w:rPr>
          <w:lang w:val="en-GB"/>
        </w:rPr>
        <w:t>F</w:t>
      </w:r>
      <w:r>
        <w:rPr>
          <w:lang w:val="en-GB"/>
        </w:rPr>
        <w:t xml:space="preserve">igure </w:t>
      </w:r>
      <w:r w:rsidR="00913986">
        <w:rPr>
          <w:lang w:val="en-GB"/>
        </w:rPr>
        <w:t>S</w:t>
      </w:r>
      <w:r w:rsidR="008869BB">
        <w:rPr>
          <w:lang w:val="en-GB"/>
        </w:rPr>
        <w:t>1</w:t>
      </w:r>
      <w:r w:rsidRPr="00753CF6">
        <w:rPr>
          <w:lang w:val="en-GB"/>
        </w:rPr>
        <w:t xml:space="preserve">. Funnel plot of studies evaluating mortality of patients with bacteremia due to carbapenem-resistant compared to carbapenem-susceptible </w:t>
      </w:r>
      <w:r w:rsidRPr="00753CF6">
        <w:rPr>
          <w:i/>
          <w:lang w:val="en-GB"/>
        </w:rPr>
        <w:t>Klebsiella pneumoniae</w:t>
      </w:r>
      <w:r w:rsidRPr="00753CF6">
        <w:rPr>
          <w:lang w:val="en-GB"/>
        </w:rPr>
        <w:t>.</w:t>
      </w:r>
    </w:p>
    <w:p w14:paraId="5F9BB160" w14:textId="77777777" w:rsidR="006C5CF7" w:rsidRDefault="006C5CF7" w:rsidP="006C5CF7">
      <w:pPr>
        <w:spacing w:line="480" w:lineRule="auto"/>
        <w:rPr>
          <w:lang w:val="en-GB"/>
        </w:rPr>
      </w:pPr>
    </w:p>
    <w:p w14:paraId="72F09EB1" w14:textId="77777777" w:rsidR="006C5CF7" w:rsidRPr="008B2AA6" w:rsidRDefault="006C5CF7" w:rsidP="006C5CF7">
      <w:pPr>
        <w:spacing w:line="480" w:lineRule="auto"/>
        <w:rPr>
          <w:lang w:val="en-GB"/>
        </w:rPr>
      </w:pPr>
      <w:r>
        <w:rPr>
          <w:noProof/>
        </w:rPr>
        <w:drawing>
          <wp:inline distT="0" distB="0" distL="0" distR="0" wp14:anchorId="51B16C36" wp14:editId="1E9145E3">
            <wp:extent cx="5773632" cy="3849088"/>
            <wp:effectExtent l="0" t="0" r="0" b="12065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6.tif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3632" cy="3849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04DEF2" w14:textId="77777777" w:rsidR="00962533" w:rsidRDefault="00962533"/>
    <w:p w14:paraId="19E99A18" w14:textId="77777777" w:rsidR="00EA66A3" w:rsidRDefault="00EA66A3"/>
    <w:p w14:paraId="31C95CB1" w14:textId="77777777" w:rsidR="00EA66A3" w:rsidRDefault="00EA66A3">
      <w:pPr>
        <w:sectPr w:rsidR="00EA66A3" w:rsidSect="00EA66A3">
          <w:pgSz w:w="16840" w:h="11900" w:orient="landscape"/>
          <w:pgMar w:top="1417" w:right="1417" w:bottom="1417" w:left="1134" w:header="708" w:footer="708" w:gutter="0"/>
          <w:cols w:space="708"/>
        </w:sectPr>
      </w:pPr>
    </w:p>
    <w:p w14:paraId="14F5C134" w14:textId="724FAC8F" w:rsidR="00EA66A3" w:rsidRPr="000D0CC1" w:rsidRDefault="00EA66A3">
      <w:pPr>
        <w:rPr>
          <w:b/>
        </w:rPr>
      </w:pPr>
      <w:r w:rsidRPr="000D0CC1">
        <w:rPr>
          <w:b/>
        </w:rPr>
        <w:lastRenderedPageBreak/>
        <w:t>Supplement</w:t>
      </w:r>
      <w:r w:rsidR="004B1DE4">
        <w:rPr>
          <w:b/>
        </w:rPr>
        <w:t>ary references (including stu</w:t>
      </w:r>
      <w:bookmarkStart w:id="0" w:name="_GoBack"/>
      <w:bookmarkEnd w:id="0"/>
      <w:r w:rsidR="004B1DE4">
        <w:rPr>
          <w:b/>
        </w:rPr>
        <w:t>dies excluded during full text review</w:t>
      </w:r>
      <w:r w:rsidRPr="000D0CC1">
        <w:rPr>
          <w:b/>
        </w:rPr>
        <w:t xml:space="preserve">) </w:t>
      </w:r>
    </w:p>
    <w:p w14:paraId="3301A5A2" w14:textId="77777777" w:rsidR="00EA66A3" w:rsidRDefault="00EA66A3"/>
    <w:p w14:paraId="613C051A" w14:textId="77777777" w:rsidR="00EA66A3" w:rsidRDefault="00EA66A3"/>
    <w:p w14:paraId="3A5A7536" w14:textId="77777777" w:rsidR="004B1DE4" w:rsidRPr="004B1DE4" w:rsidRDefault="00EA66A3" w:rsidP="004B1DE4">
      <w:pPr>
        <w:pStyle w:val="EndNoteBibliography"/>
        <w:ind w:hanging="709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1DE4" w:rsidRPr="004B1DE4">
        <w:rPr>
          <w:b/>
          <w:noProof/>
        </w:rPr>
        <w:t>1.</w:t>
      </w:r>
      <w:r w:rsidR="004B1DE4" w:rsidRPr="004B1DE4">
        <w:rPr>
          <w:noProof/>
        </w:rPr>
        <w:tab/>
        <w:t xml:space="preserve">Krcmery V, Jr., Spanik S, Krupova I, et al. Bacteremia due to multiresistant gram-negative bacilli in neutropenic cancer patients: a case controlled study. </w:t>
      </w:r>
      <w:r w:rsidR="004B1DE4" w:rsidRPr="004B1DE4">
        <w:rPr>
          <w:i/>
          <w:noProof/>
        </w:rPr>
        <w:t xml:space="preserve">J Chemother </w:t>
      </w:r>
      <w:r w:rsidR="004B1DE4" w:rsidRPr="004B1DE4">
        <w:rPr>
          <w:noProof/>
        </w:rPr>
        <w:t>1998;10:320-325.</w:t>
      </w:r>
    </w:p>
    <w:p w14:paraId="216769FD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.</w:t>
      </w:r>
      <w:r w:rsidRPr="004B1DE4">
        <w:rPr>
          <w:noProof/>
        </w:rPr>
        <w:tab/>
        <w:t xml:space="preserve">Blot S, Vandewoude K, De Bacquer D, Colardyn F. Nosocomial bacteremia caused by antibiotic-resistant gram-negative bacteria in critically ill patients: Clinical outcome and length of hospitalization. </w:t>
      </w:r>
      <w:r w:rsidRPr="004B1DE4">
        <w:rPr>
          <w:i/>
          <w:noProof/>
        </w:rPr>
        <w:t xml:space="preserve">Clinical Infectious Diseases </w:t>
      </w:r>
      <w:r w:rsidRPr="004B1DE4">
        <w:rPr>
          <w:noProof/>
        </w:rPr>
        <w:t>2002;34:1600-1606.</w:t>
      </w:r>
    </w:p>
    <w:p w14:paraId="13276FB8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.</w:t>
      </w:r>
      <w:r w:rsidRPr="004B1DE4">
        <w:rPr>
          <w:noProof/>
        </w:rPr>
        <w:tab/>
        <w:t xml:space="preserve">Guillemot D, Gasquet I, Vallet O, David MF, Laurent C, Mathieu D. Thirty-day mortality of nosocomial systemic bacterial infections according to antibiotic susceptibility in an 800-bed teaching hospital in France. </w:t>
      </w:r>
      <w:r w:rsidRPr="004B1DE4">
        <w:rPr>
          <w:i/>
          <w:noProof/>
        </w:rPr>
        <w:t xml:space="preserve">Clinical Microbiology and Infection </w:t>
      </w:r>
      <w:r w:rsidRPr="004B1DE4">
        <w:rPr>
          <w:noProof/>
        </w:rPr>
        <w:t>2005;11:502-504.</w:t>
      </w:r>
    </w:p>
    <w:p w14:paraId="75BC81B7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.</w:t>
      </w:r>
      <w:r w:rsidRPr="004B1DE4">
        <w:rPr>
          <w:noProof/>
        </w:rPr>
        <w:tab/>
        <w:t xml:space="preserve">Kang CI, Kim SH, Wan BP, et al. Bloodstream infections caused by antibiotic-resistant gram-negative bacilli: Risk factors for mortality and impact of inappropriate initial antimicrobial therapy on outcome. </w:t>
      </w:r>
      <w:r w:rsidRPr="004B1DE4">
        <w:rPr>
          <w:i/>
          <w:noProof/>
        </w:rPr>
        <w:t xml:space="preserve">Antimicrobial Agents and Chemotherapy </w:t>
      </w:r>
      <w:r w:rsidRPr="004B1DE4">
        <w:rPr>
          <w:noProof/>
        </w:rPr>
        <w:t>2005;49:760-766.</w:t>
      </w:r>
    </w:p>
    <w:p w14:paraId="5725E535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.</w:t>
      </w:r>
      <w:r w:rsidRPr="004B1DE4">
        <w:rPr>
          <w:noProof/>
        </w:rPr>
        <w:tab/>
        <w:t xml:space="preserve">Giamarellos-Bourboulis EJ, Papadimitriou E, Galanakis N, et al. Multidrug resistance to antimicrobials as a predominant factor influencing patient survival. </w:t>
      </w:r>
      <w:r w:rsidRPr="004B1DE4">
        <w:rPr>
          <w:i/>
          <w:noProof/>
        </w:rPr>
        <w:t xml:space="preserve">Int J Antimicrob Agents </w:t>
      </w:r>
      <w:r w:rsidRPr="004B1DE4">
        <w:rPr>
          <w:noProof/>
        </w:rPr>
        <w:t>2006;27:476-481.</w:t>
      </w:r>
    </w:p>
    <w:p w14:paraId="48353601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.</w:t>
      </w:r>
      <w:r w:rsidRPr="004B1DE4">
        <w:rPr>
          <w:noProof/>
        </w:rPr>
        <w:tab/>
        <w:t xml:space="preserve">Moreno A, Cervera C, Gavalda J, et al. Bloodstream infections among transplant recipients: Results of a nationwide surveillance in Spain. </w:t>
      </w:r>
      <w:r w:rsidRPr="004B1DE4">
        <w:rPr>
          <w:i/>
          <w:noProof/>
        </w:rPr>
        <w:t xml:space="preserve">American Journal of Transplantation </w:t>
      </w:r>
      <w:r w:rsidRPr="004B1DE4">
        <w:rPr>
          <w:noProof/>
        </w:rPr>
        <w:t>2007;7:2579-2586.</w:t>
      </w:r>
    </w:p>
    <w:p w14:paraId="6D8B4E1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.</w:t>
      </w:r>
      <w:r w:rsidRPr="004B1DE4">
        <w:rPr>
          <w:noProof/>
        </w:rPr>
        <w:tab/>
        <w:t xml:space="preserve">Ressner RA, Murray CK, Griffith ME, Rasnake MS, Hospenthal DR, Wolf SE. Outcomes of bacteremia in burn patients involved in combat operations overseas. </w:t>
      </w:r>
      <w:r w:rsidRPr="004B1DE4">
        <w:rPr>
          <w:i/>
          <w:noProof/>
        </w:rPr>
        <w:t xml:space="preserve">J Am Coll Surg </w:t>
      </w:r>
      <w:r w:rsidRPr="004B1DE4">
        <w:rPr>
          <w:noProof/>
        </w:rPr>
        <w:t>2008;206:439-444.</w:t>
      </w:r>
    </w:p>
    <w:p w14:paraId="1417DAA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8.</w:t>
      </w:r>
      <w:r w:rsidRPr="004B1DE4">
        <w:rPr>
          <w:noProof/>
        </w:rPr>
        <w:tab/>
        <w:t xml:space="preserve">Patel G, Huprikar S, Factor SH, Jenkins SG, Calfee DP. Outcomes of carbapenem-resistant Klebsiella pneumoniae infection and the impact of antimicrobial and adjunctive therapies. </w:t>
      </w:r>
      <w:r w:rsidRPr="004B1DE4">
        <w:rPr>
          <w:i/>
          <w:noProof/>
        </w:rPr>
        <w:t xml:space="preserve">Infection Control and Hospital Epidemiology </w:t>
      </w:r>
      <w:r w:rsidRPr="004B1DE4">
        <w:rPr>
          <w:noProof/>
        </w:rPr>
        <w:t>2008;29:1099-1106.</w:t>
      </w:r>
    </w:p>
    <w:p w14:paraId="16085797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9.</w:t>
      </w:r>
      <w:r w:rsidRPr="004B1DE4">
        <w:rPr>
          <w:noProof/>
        </w:rPr>
        <w:tab/>
        <w:t xml:space="preserve">Marschall J, Agniel D, Fraser VJ, Doherty J, Warren DK. Gram-negative bacteraemia in non-ICU patients: Factors associated with inadequate antibiotic therapy and impact on outcomes. </w:t>
      </w:r>
      <w:r w:rsidRPr="004B1DE4">
        <w:rPr>
          <w:i/>
          <w:noProof/>
        </w:rPr>
        <w:t xml:space="preserve">Journal of Antimicrobial Chemotherapy </w:t>
      </w:r>
      <w:r w:rsidRPr="004B1DE4">
        <w:rPr>
          <w:noProof/>
        </w:rPr>
        <w:t>2008;61:1376-1383.</w:t>
      </w:r>
    </w:p>
    <w:p w14:paraId="1320023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0.</w:t>
      </w:r>
      <w:r w:rsidRPr="004B1DE4">
        <w:rPr>
          <w:noProof/>
        </w:rPr>
        <w:tab/>
        <w:t xml:space="preserve">Pawar M, Mehta Y, Purohit A, Trehan N, Rosenthal VD. Resistance in gram-negative bacilli in a cardiac intensive care unit in India: risk factors and outcome. </w:t>
      </w:r>
      <w:r w:rsidRPr="004B1DE4">
        <w:rPr>
          <w:i/>
          <w:noProof/>
        </w:rPr>
        <w:t xml:space="preserve">Ann </w:t>
      </w:r>
      <w:r w:rsidRPr="004B1DE4">
        <w:rPr>
          <w:noProof/>
        </w:rPr>
        <w:t>2008;11:20-26.</w:t>
      </w:r>
    </w:p>
    <w:p w14:paraId="32B2B14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1.</w:t>
      </w:r>
      <w:r w:rsidRPr="004B1DE4">
        <w:rPr>
          <w:noProof/>
        </w:rPr>
        <w:tab/>
        <w:t xml:space="preserve">Schwaber MJ, Klarfeld-Lidji S, Navon-Venezia S, Schwartz D, Leavitt A, Carmeli Y. Predictors of carbapenem-resistant Klebsiella pneumoniae acquisition anions hospitalized adults and effect of acquisition on mortality. </w:t>
      </w:r>
      <w:r w:rsidRPr="004B1DE4">
        <w:rPr>
          <w:i/>
          <w:noProof/>
        </w:rPr>
        <w:t xml:space="preserve">Antimicrobial Agents and Chemotherapy </w:t>
      </w:r>
      <w:r w:rsidRPr="004B1DE4">
        <w:rPr>
          <w:noProof/>
        </w:rPr>
        <w:t>2008;52:1028-1033.</w:t>
      </w:r>
    </w:p>
    <w:p w14:paraId="6EB4A9C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2.</w:t>
      </w:r>
      <w:r w:rsidRPr="004B1DE4">
        <w:rPr>
          <w:noProof/>
        </w:rPr>
        <w:tab/>
        <w:t xml:space="preserve">Petrikkos P, Kosmidis C, Psichogiou M, et al. Prospective study of Klebsiella pneumoniae bacteremia: Risk factors and clinical significance of type VIM-1 metallo-beta-lactamases. [Greek]. </w:t>
      </w:r>
      <w:r w:rsidRPr="004B1DE4">
        <w:rPr>
          <w:i/>
          <w:noProof/>
        </w:rPr>
        <w:t xml:space="preserve">Archives of Hellenic Medicine </w:t>
      </w:r>
      <w:r w:rsidRPr="004B1DE4">
        <w:rPr>
          <w:noProof/>
        </w:rPr>
        <w:t>2009;26:374-383.</w:t>
      </w:r>
    </w:p>
    <w:p w14:paraId="5EE42669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3.</w:t>
      </w:r>
      <w:r w:rsidRPr="004B1DE4">
        <w:rPr>
          <w:noProof/>
        </w:rPr>
        <w:tab/>
        <w:t xml:space="preserve">Daikos GL, Petrikkos P, Psichogiou M, et al. Prospective observational study of the impact of VIM-1 metallo-beta-lactamase on the outcome of patients with Klebsiella pneumoniae bloodstream infections. </w:t>
      </w:r>
      <w:r w:rsidRPr="004B1DE4">
        <w:rPr>
          <w:i/>
          <w:noProof/>
        </w:rPr>
        <w:t xml:space="preserve">Antimicrob Agents Chemother </w:t>
      </w:r>
      <w:r w:rsidRPr="004B1DE4">
        <w:rPr>
          <w:noProof/>
        </w:rPr>
        <w:t>2009;53:1868-1873.</w:t>
      </w:r>
    </w:p>
    <w:p w14:paraId="559DD19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4.</w:t>
      </w:r>
      <w:r w:rsidRPr="004B1DE4">
        <w:rPr>
          <w:noProof/>
        </w:rPr>
        <w:tab/>
        <w:t xml:space="preserve">Garnica M, Maiolino A, Nucci M. Factors associated with bacteremia due to multidrug-resistant Gram-negative bacilli in hematopoietic stem cell transplant recipients. </w:t>
      </w:r>
      <w:r w:rsidRPr="004B1DE4">
        <w:rPr>
          <w:i/>
          <w:noProof/>
        </w:rPr>
        <w:t xml:space="preserve">Braz J Med Biol Res </w:t>
      </w:r>
      <w:r w:rsidRPr="004B1DE4">
        <w:rPr>
          <w:noProof/>
        </w:rPr>
        <w:t>2009;42:289-293.</w:t>
      </w:r>
    </w:p>
    <w:p w14:paraId="70DBEDA2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5.</w:t>
      </w:r>
      <w:r w:rsidRPr="004B1DE4">
        <w:rPr>
          <w:noProof/>
        </w:rPr>
        <w:tab/>
        <w:t xml:space="preserve">Gasink LB, Edelstein PH, Lautenbach E, Synnestvedt M, Fishman NO. Risk factors and clinical impact of Klebsiella pneumoniae carbapenemase-producing K. pneumoniae. </w:t>
      </w:r>
      <w:r w:rsidRPr="004B1DE4">
        <w:rPr>
          <w:i/>
          <w:noProof/>
        </w:rPr>
        <w:t xml:space="preserve">Infect Control Hosp Epidemiol </w:t>
      </w:r>
      <w:r w:rsidRPr="004B1DE4">
        <w:rPr>
          <w:noProof/>
        </w:rPr>
        <w:t>2009;30:1180-1185.</w:t>
      </w:r>
    </w:p>
    <w:p w14:paraId="1654A52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lastRenderedPageBreak/>
        <w:t>16.</w:t>
      </w:r>
      <w:r w:rsidRPr="004B1DE4">
        <w:rPr>
          <w:noProof/>
        </w:rPr>
        <w:tab/>
        <w:t xml:space="preserve">Tsitsopoulos PP, Iosifidis E, Antachopoulos C, et al. A 5-year epidemiological study of nosocomial bloodstream infections in a Neurosurgery Department. </w:t>
      </w:r>
      <w:r w:rsidRPr="004B1DE4">
        <w:rPr>
          <w:i/>
          <w:noProof/>
        </w:rPr>
        <w:t xml:space="preserve">Infection Control and Hospital Epidemiology </w:t>
      </w:r>
      <w:r w:rsidRPr="004B1DE4">
        <w:rPr>
          <w:noProof/>
        </w:rPr>
        <w:t>2010;31:414-417.</w:t>
      </w:r>
    </w:p>
    <w:p w14:paraId="3B75645A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7.</w:t>
      </w:r>
      <w:r w:rsidRPr="004B1DE4">
        <w:rPr>
          <w:noProof/>
        </w:rPr>
        <w:tab/>
        <w:t xml:space="preserve">Hyle EP, Ferraro MJ, Silver M, Lee H, Hooper DC. Ertapenem-resistant Enterobacteriaceae: risk factors for acquisition and outcomes. </w:t>
      </w:r>
      <w:r w:rsidRPr="004B1DE4">
        <w:rPr>
          <w:i/>
          <w:noProof/>
        </w:rPr>
        <w:t xml:space="preserve">Infect Control Hosp Epidemiol </w:t>
      </w:r>
      <w:r w:rsidRPr="004B1DE4">
        <w:rPr>
          <w:noProof/>
        </w:rPr>
        <w:t>2010;31:1242-1249.</w:t>
      </w:r>
    </w:p>
    <w:p w14:paraId="1DBC43A2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8.</w:t>
      </w:r>
      <w:r w:rsidRPr="004B1DE4">
        <w:rPr>
          <w:noProof/>
        </w:rPr>
        <w:tab/>
        <w:t xml:space="preserve">Pien BC, Sundaram P, Raoof N, et al. The clinical and prognostic importance of positive blood cultures in adults. </w:t>
      </w:r>
      <w:r w:rsidRPr="004B1DE4">
        <w:rPr>
          <w:i/>
          <w:noProof/>
        </w:rPr>
        <w:t xml:space="preserve">Am J Med </w:t>
      </w:r>
      <w:r w:rsidRPr="004B1DE4">
        <w:rPr>
          <w:noProof/>
        </w:rPr>
        <w:t>2010;123:819-828.</w:t>
      </w:r>
    </w:p>
    <w:p w14:paraId="1543ABBC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19.</w:t>
      </w:r>
      <w:r w:rsidRPr="004B1DE4">
        <w:rPr>
          <w:noProof/>
        </w:rPr>
        <w:tab/>
        <w:t xml:space="preserve">Bert F, Larroque B, Paugam-Burtz C, et al. Microbial epidemiology and outcome of bloodstream infections in liver transplant recipients: an analysis of 259 episodes. </w:t>
      </w:r>
      <w:r w:rsidRPr="004B1DE4">
        <w:rPr>
          <w:i/>
          <w:noProof/>
        </w:rPr>
        <w:t xml:space="preserve">Liver Transpl </w:t>
      </w:r>
      <w:r w:rsidRPr="004B1DE4">
        <w:rPr>
          <w:noProof/>
        </w:rPr>
        <w:t>2010;16:393-401.</w:t>
      </w:r>
    </w:p>
    <w:p w14:paraId="2E228EC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0.</w:t>
      </w:r>
      <w:r w:rsidRPr="004B1DE4">
        <w:rPr>
          <w:noProof/>
        </w:rPr>
        <w:tab/>
        <w:t xml:space="preserve">Khan FY, Elshafie SS, Almaslamani M, et al. Epidemiology of bacteraemia in Hamad general hospital, Qatar: a one year hospital-based study. </w:t>
      </w:r>
      <w:r w:rsidRPr="004B1DE4">
        <w:rPr>
          <w:i/>
          <w:noProof/>
        </w:rPr>
        <w:t xml:space="preserve">Travel Med Infect Dis </w:t>
      </w:r>
      <w:r w:rsidRPr="004B1DE4">
        <w:rPr>
          <w:noProof/>
        </w:rPr>
        <w:t>2010;8:377-387.</w:t>
      </w:r>
    </w:p>
    <w:p w14:paraId="54B9D4B1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1.</w:t>
      </w:r>
      <w:r w:rsidRPr="004B1DE4">
        <w:rPr>
          <w:noProof/>
        </w:rPr>
        <w:tab/>
        <w:t xml:space="preserve">Orsi GB, Garcia-Fernandez A, Giordano A, et al. Risk factors and clinical significance of ertapenem-resistant Klebsiella pneumoniae in hospitalised patients. </w:t>
      </w:r>
      <w:r w:rsidRPr="004B1DE4">
        <w:rPr>
          <w:i/>
          <w:noProof/>
        </w:rPr>
        <w:t xml:space="preserve">Journal of Hospital Infection </w:t>
      </w:r>
      <w:r w:rsidRPr="004B1DE4">
        <w:rPr>
          <w:noProof/>
        </w:rPr>
        <w:t>2011;78:54-58.</w:t>
      </w:r>
    </w:p>
    <w:p w14:paraId="3FC9A78C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2.</w:t>
      </w:r>
      <w:r w:rsidRPr="004B1DE4">
        <w:rPr>
          <w:noProof/>
        </w:rPr>
        <w:tab/>
        <w:t xml:space="preserve">Tuon FF, Rocha JL, Toledo P, et al. Risk factors for KPC-producing Klebsiella pneumoniae bacteremia. </w:t>
      </w:r>
      <w:r w:rsidRPr="004B1DE4">
        <w:rPr>
          <w:i/>
          <w:noProof/>
        </w:rPr>
        <w:t xml:space="preserve">Braz J Infect Dis </w:t>
      </w:r>
      <w:r w:rsidRPr="004B1DE4">
        <w:rPr>
          <w:noProof/>
        </w:rPr>
        <w:t>2012;16:416-419.</w:t>
      </w:r>
    </w:p>
    <w:p w14:paraId="157E5A65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3.</w:t>
      </w:r>
      <w:r w:rsidRPr="004B1DE4">
        <w:rPr>
          <w:noProof/>
        </w:rPr>
        <w:tab/>
        <w:t xml:space="preserve">Lee NY, Lee CC, Huang WH, Tsui KC, Hsueh PR, Ko WC. Carbapenem therapy for bacteremia due to extended-spectrum-beta-lactamase-producing Escherichia coli or Klebsiella pneumoniae: implications of ertapenem susceptibility. </w:t>
      </w:r>
      <w:r w:rsidRPr="004B1DE4">
        <w:rPr>
          <w:i/>
          <w:noProof/>
        </w:rPr>
        <w:t xml:space="preserve">Antimicrob Agents Chemother </w:t>
      </w:r>
      <w:r w:rsidRPr="004B1DE4">
        <w:rPr>
          <w:noProof/>
        </w:rPr>
        <w:t>2012;56:2888-2893.</w:t>
      </w:r>
    </w:p>
    <w:p w14:paraId="3C115F8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4.</w:t>
      </w:r>
      <w:r w:rsidRPr="004B1DE4">
        <w:rPr>
          <w:noProof/>
        </w:rPr>
        <w:tab/>
        <w:t xml:space="preserve">Tabah A, Koulenti D, Laupland K, et al. Characteristics and determinants of outcome of hospital-acquired bloodstream infections in intensive care units: The EUROBACT International Cohort Study. </w:t>
      </w:r>
      <w:r w:rsidRPr="004B1DE4">
        <w:rPr>
          <w:i/>
          <w:noProof/>
        </w:rPr>
        <w:t xml:space="preserve">Intensive Care Medicine </w:t>
      </w:r>
      <w:r w:rsidRPr="004B1DE4">
        <w:rPr>
          <w:noProof/>
        </w:rPr>
        <w:t>2012;38:1930-1945.</w:t>
      </w:r>
    </w:p>
    <w:p w14:paraId="3E783B9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5.</w:t>
      </w:r>
      <w:r w:rsidRPr="004B1DE4">
        <w:rPr>
          <w:noProof/>
        </w:rPr>
        <w:tab/>
        <w:t xml:space="preserve">Echeverri-Toro LM, Rueda ZV, Maya W, Agudelo Y, Ospina S. [Multidrug-resistant Klebsiella pneumoniae, predisposing factors and associated mortality in a tertiary-care hospital in Colombia]. </w:t>
      </w:r>
      <w:r w:rsidRPr="004B1DE4">
        <w:rPr>
          <w:i/>
          <w:noProof/>
        </w:rPr>
        <w:t xml:space="preserve">Rev </w:t>
      </w:r>
      <w:r w:rsidRPr="004B1DE4">
        <w:rPr>
          <w:noProof/>
        </w:rPr>
        <w:t>2012;29:175-182.</w:t>
      </w:r>
    </w:p>
    <w:p w14:paraId="7A5DADCF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6.</w:t>
      </w:r>
      <w:r w:rsidRPr="004B1DE4">
        <w:rPr>
          <w:noProof/>
        </w:rPr>
        <w:tab/>
        <w:t xml:space="preserve">Raz-Pasteur A, Hussein K, Finkelstein R, Ullmann Y, Egozi D. Blood stream infections (BSI) in severe burn patients--early and late BSI: a 9-year study. </w:t>
      </w:r>
      <w:r w:rsidRPr="004B1DE4">
        <w:rPr>
          <w:i/>
          <w:noProof/>
        </w:rPr>
        <w:t xml:space="preserve">Burns </w:t>
      </w:r>
      <w:r w:rsidRPr="004B1DE4">
        <w:rPr>
          <w:noProof/>
        </w:rPr>
        <w:t>2013;39:636-642.</w:t>
      </w:r>
    </w:p>
    <w:p w14:paraId="46879901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7.</w:t>
      </w:r>
      <w:r w:rsidRPr="004B1DE4">
        <w:rPr>
          <w:noProof/>
        </w:rPr>
        <w:tab/>
        <w:t xml:space="preserve">Correa L, Martino MD, Siqueira I, et al. A hospital-based matched case-control study to identify clinical outcome and risk factors associated with carbapenem-resistant Klebsiella pneumoniae infection. </w:t>
      </w:r>
      <w:r w:rsidRPr="004B1DE4">
        <w:rPr>
          <w:i/>
          <w:noProof/>
        </w:rPr>
        <w:t xml:space="preserve">BMC Infect Dis </w:t>
      </w:r>
      <w:r w:rsidRPr="004B1DE4">
        <w:rPr>
          <w:noProof/>
        </w:rPr>
        <w:t>2013;13:80.</w:t>
      </w:r>
    </w:p>
    <w:p w14:paraId="5B7F3D11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8.</w:t>
      </w:r>
      <w:r w:rsidRPr="004B1DE4">
        <w:rPr>
          <w:noProof/>
        </w:rPr>
        <w:tab/>
        <w:t xml:space="preserve">Orsi GB, Bencardino A, Vena A, et al. Patient risk factors for outer membrane permeability and KPC-producing carbapenem-resistant Klebsiella pneumoniae isolation: results of a double case-control study. </w:t>
      </w:r>
      <w:r w:rsidRPr="004B1DE4">
        <w:rPr>
          <w:i/>
          <w:noProof/>
        </w:rPr>
        <w:t xml:space="preserve">Infection </w:t>
      </w:r>
      <w:r w:rsidRPr="004B1DE4">
        <w:rPr>
          <w:noProof/>
        </w:rPr>
        <w:t>2013;41:61-67.</w:t>
      </w:r>
    </w:p>
    <w:p w14:paraId="4D031E1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29.</w:t>
      </w:r>
      <w:r w:rsidRPr="004B1DE4">
        <w:rPr>
          <w:noProof/>
        </w:rPr>
        <w:tab/>
        <w:t xml:space="preserve">Samonis G, Vardakas KZ, Maraki S, et al. A prospective study of characteristics and outcomes of bacteremia in patients with solid organ or hematologic malignancies. </w:t>
      </w:r>
      <w:r w:rsidRPr="004B1DE4">
        <w:rPr>
          <w:i/>
          <w:noProof/>
        </w:rPr>
        <w:t xml:space="preserve">Support Care Cancer </w:t>
      </w:r>
      <w:r w:rsidRPr="004B1DE4">
        <w:rPr>
          <w:noProof/>
        </w:rPr>
        <w:t>2013;21:2521-2526.</w:t>
      </w:r>
    </w:p>
    <w:p w14:paraId="1FBE95CC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0.</w:t>
      </w:r>
      <w:r w:rsidRPr="004B1DE4">
        <w:rPr>
          <w:noProof/>
        </w:rPr>
        <w:tab/>
        <w:t xml:space="preserve">Metan G, Demiraslan H, Kaynar LG, Zararsiz G, Alp E, Eser B. Factors influencing the early mortality in haematological malignancy patients with nosocomial Gram negative bacilli bacteraemia: a retrospective analysis of 154 cases. </w:t>
      </w:r>
      <w:r w:rsidRPr="004B1DE4">
        <w:rPr>
          <w:i/>
          <w:noProof/>
        </w:rPr>
        <w:t xml:space="preserve">Braz J Infect Dis </w:t>
      </w:r>
      <w:r w:rsidRPr="004B1DE4">
        <w:rPr>
          <w:noProof/>
        </w:rPr>
        <w:t>2013;17:143-149.</w:t>
      </w:r>
    </w:p>
    <w:p w14:paraId="04A3D21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1.</w:t>
      </w:r>
      <w:r w:rsidRPr="004B1DE4">
        <w:rPr>
          <w:noProof/>
        </w:rPr>
        <w:tab/>
        <w:t xml:space="preserve">Ortega M, Marco F, Soriano A, et al. Epidemiology and prognostic determinants of bacteraemic catheter-acquired urinary tract infection in a single institution from 1991 to 2010. </w:t>
      </w:r>
      <w:r w:rsidRPr="004B1DE4">
        <w:rPr>
          <w:i/>
          <w:noProof/>
        </w:rPr>
        <w:t xml:space="preserve">Journal of Infection </w:t>
      </w:r>
      <w:r w:rsidRPr="004B1DE4">
        <w:rPr>
          <w:noProof/>
        </w:rPr>
        <w:t>2013;67:282-287.</w:t>
      </w:r>
    </w:p>
    <w:p w14:paraId="15F686D8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2.</w:t>
      </w:r>
      <w:r w:rsidRPr="004B1DE4">
        <w:rPr>
          <w:noProof/>
        </w:rPr>
        <w:tab/>
        <w:t xml:space="preserve">Mouloudi E, Massa E, Papadopoulos S, et al. Bloodstream infections caused by carbapenemase-producing Klebsiella pneumoniae among intensive care unit patients after orthotopic liver transplantation: risk factors for infection and impact of resistance on outcomes. </w:t>
      </w:r>
      <w:r w:rsidRPr="004B1DE4">
        <w:rPr>
          <w:i/>
          <w:noProof/>
        </w:rPr>
        <w:t xml:space="preserve">Transplant Proc </w:t>
      </w:r>
      <w:r w:rsidRPr="004B1DE4">
        <w:rPr>
          <w:noProof/>
        </w:rPr>
        <w:t>2014;46:3216-3218.</w:t>
      </w:r>
    </w:p>
    <w:p w14:paraId="21BBF52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lastRenderedPageBreak/>
        <w:t>33.</w:t>
      </w:r>
      <w:r w:rsidRPr="004B1DE4">
        <w:rPr>
          <w:noProof/>
        </w:rPr>
        <w:tab/>
        <w:t xml:space="preserve">Bartoletti M, Giannella M, Caraceni P, et al. Epidemiology and outcomes of bloodstream infection in patients with cirrhosis. </w:t>
      </w:r>
      <w:r w:rsidRPr="004B1DE4">
        <w:rPr>
          <w:i/>
          <w:noProof/>
        </w:rPr>
        <w:t xml:space="preserve">Journal of Hepatology </w:t>
      </w:r>
      <w:r w:rsidRPr="004B1DE4">
        <w:rPr>
          <w:noProof/>
        </w:rPr>
        <w:t>2014;61:51-58.</w:t>
      </w:r>
    </w:p>
    <w:p w14:paraId="2FE95E05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4.</w:t>
      </w:r>
      <w:r w:rsidRPr="004B1DE4">
        <w:rPr>
          <w:noProof/>
        </w:rPr>
        <w:tab/>
        <w:t xml:space="preserve">Chetcuti Zammit S, Azzopardi N, Sant J. Mortality risk score for Klebsiella pneumoniae bacteraemia. </w:t>
      </w:r>
      <w:r w:rsidRPr="004B1DE4">
        <w:rPr>
          <w:i/>
          <w:noProof/>
        </w:rPr>
        <w:t xml:space="preserve">European Journal of Internal Medicine </w:t>
      </w:r>
      <w:r w:rsidRPr="004B1DE4">
        <w:rPr>
          <w:noProof/>
        </w:rPr>
        <w:t>2014;25:571-576.</w:t>
      </w:r>
    </w:p>
    <w:p w14:paraId="1C031A4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5.</w:t>
      </w:r>
      <w:r w:rsidRPr="004B1DE4">
        <w:rPr>
          <w:noProof/>
        </w:rPr>
        <w:tab/>
        <w:t xml:space="preserve">Egozi D, Hussein K, Filson S, Mashiach T, Ullmann Y, Raz-Pasteur A. Bloodstream infection as a predictor for mortality in severe burn patients: An 11-year study. </w:t>
      </w:r>
      <w:r w:rsidRPr="004B1DE4">
        <w:rPr>
          <w:i/>
          <w:noProof/>
        </w:rPr>
        <w:t xml:space="preserve">Epidemiology and Infection </w:t>
      </w:r>
      <w:r w:rsidRPr="004B1DE4">
        <w:rPr>
          <w:noProof/>
        </w:rPr>
        <w:t>2014;142:2172-2179.</w:t>
      </w:r>
    </w:p>
    <w:p w14:paraId="05C40C6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6.</w:t>
      </w:r>
      <w:r w:rsidRPr="004B1DE4">
        <w:rPr>
          <w:noProof/>
        </w:rPr>
        <w:tab/>
        <w:t xml:space="preserve">Rosa RG, Goldani LZ, Dos Santos RP. Risk factors for multidrug-resistant bacteremia in hospitalized cancer patients with febrile neutropenia: A cohort study. </w:t>
      </w:r>
      <w:r w:rsidRPr="004B1DE4">
        <w:rPr>
          <w:i/>
          <w:noProof/>
        </w:rPr>
        <w:t xml:space="preserve">American Journal of Infection Control </w:t>
      </w:r>
      <w:r w:rsidRPr="004B1DE4">
        <w:rPr>
          <w:noProof/>
        </w:rPr>
        <w:t>2014;42:74-76.</w:t>
      </w:r>
    </w:p>
    <w:p w14:paraId="46883F5F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7.</w:t>
      </w:r>
      <w:r w:rsidRPr="004B1DE4">
        <w:rPr>
          <w:noProof/>
        </w:rPr>
        <w:tab/>
        <w:t xml:space="preserve">Simkins J, Muggia V, Cohen HW, Minamoto GY. Carbapenem-resistant Klebsiella pneumoniae infections in kidney transplant recipients: A case-control study. </w:t>
      </w:r>
      <w:r w:rsidRPr="004B1DE4">
        <w:rPr>
          <w:i/>
          <w:noProof/>
        </w:rPr>
        <w:t xml:space="preserve">Transplant Infectious Disease </w:t>
      </w:r>
      <w:r w:rsidRPr="004B1DE4">
        <w:rPr>
          <w:noProof/>
        </w:rPr>
        <w:t>2014;16:775-782.</w:t>
      </w:r>
    </w:p>
    <w:p w14:paraId="481138A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8.</w:t>
      </w:r>
      <w:r w:rsidRPr="004B1DE4">
        <w:rPr>
          <w:noProof/>
        </w:rPr>
        <w:tab/>
        <w:t xml:space="preserve">Zilberberg MD, Shorr AF, Micek ST, Vazquez-Guillamet C, Kollef MH. Multi-drug resistance, inappropriate initial antibiotic therapy and mortality in Gram-negative severe sepsis and septic shock: A retrospective cohort study. </w:t>
      </w:r>
      <w:r w:rsidRPr="004B1DE4">
        <w:rPr>
          <w:i/>
          <w:noProof/>
        </w:rPr>
        <w:t xml:space="preserve">Critical Care </w:t>
      </w:r>
      <w:r w:rsidRPr="004B1DE4">
        <w:rPr>
          <w:noProof/>
        </w:rPr>
        <w:t>2014;18 (6) (no pagination).</w:t>
      </w:r>
    </w:p>
    <w:p w14:paraId="0419841E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39.</w:t>
      </w:r>
      <w:r w:rsidRPr="004B1DE4">
        <w:rPr>
          <w:noProof/>
        </w:rPr>
        <w:tab/>
        <w:t xml:space="preserve">Hajjej Z, Nasri M, Sellami W, Gharsallah H, Labben I, Ferjani M. Incidence, risk factors and microbiology of central vascular catheterrelated bloodstream infection in an intensive care unit. </w:t>
      </w:r>
      <w:r w:rsidRPr="004B1DE4">
        <w:rPr>
          <w:i/>
          <w:noProof/>
        </w:rPr>
        <w:t xml:space="preserve">Journal of Infection and Chemotherapy </w:t>
      </w:r>
      <w:r w:rsidRPr="004B1DE4">
        <w:rPr>
          <w:noProof/>
        </w:rPr>
        <w:t>2014;20:163-168.</w:t>
      </w:r>
    </w:p>
    <w:p w14:paraId="5BFA83F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0.</w:t>
      </w:r>
      <w:r w:rsidRPr="004B1DE4">
        <w:rPr>
          <w:noProof/>
        </w:rPr>
        <w:tab/>
        <w:t xml:space="preserve">Marin M, Gudiol C, Garcia-Vidal C, Ardanuy C, Carratala J. Bloodstream infections in patients with solid tumors: epidemiology, antibiotic therapy, and outcomes in 528 episodes in a single cancer center. </w:t>
      </w:r>
      <w:r w:rsidRPr="004B1DE4">
        <w:rPr>
          <w:i/>
          <w:noProof/>
        </w:rPr>
        <w:t xml:space="preserve">Medicine (Baltimore) </w:t>
      </w:r>
      <w:r w:rsidRPr="004B1DE4">
        <w:rPr>
          <w:noProof/>
        </w:rPr>
        <w:t>2014;93:143-149.</w:t>
      </w:r>
    </w:p>
    <w:p w14:paraId="7DD515CF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1.</w:t>
      </w:r>
      <w:r w:rsidRPr="004B1DE4">
        <w:rPr>
          <w:noProof/>
        </w:rPr>
        <w:tab/>
        <w:t xml:space="preserve">Dizbay M, Guzel Tunccan O, Karasahin O, Aktas F. Emergence of carbapenem-resistant Klebsiella spp. infections in a Turkish university hospital: epidemiology and risk factors. </w:t>
      </w:r>
      <w:r w:rsidRPr="004B1DE4">
        <w:rPr>
          <w:i/>
          <w:noProof/>
        </w:rPr>
        <w:t xml:space="preserve">Journal of Infection in Developing Countries </w:t>
      </w:r>
      <w:r w:rsidRPr="004B1DE4">
        <w:rPr>
          <w:noProof/>
        </w:rPr>
        <w:t>2014;8:44-49.</w:t>
      </w:r>
    </w:p>
    <w:p w14:paraId="4D914BA5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2.</w:t>
      </w:r>
      <w:r w:rsidRPr="004B1DE4">
        <w:rPr>
          <w:noProof/>
        </w:rPr>
        <w:tab/>
        <w:t xml:space="preserve">Chaisathaphol T, Chayakulkeeree M. Epidemiology of infections caused by multidrug-resistant gram-negative bacteria in adult hospitalized patients at Siriraj Hospital. </w:t>
      </w:r>
      <w:r w:rsidRPr="004B1DE4">
        <w:rPr>
          <w:i/>
          <w:noProof/>
        </w:rPr>
        <w:t xml:space="preserve">J Med Assoc Thai </w:t>
      </w:r>
      <w:r w:rsidRPr="004B1DE4">
        <w:rPr>
          <w:noProof/>
        </w:rPr>
        <w:t>2014;97 Suppl 3:S35-45.</w:t>
      </w:r>
    </w:p>
    <w:p w14:paraId="03B616D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3.</w:t>
      </w:r>
      <w:r w:rsidRPr="004B1DE4">
        <w:rPr>
          <w:noProof/>
        </w:rPr>
        <w:tab/>
        <w:t xml:space="preserve">Patel SJ, Oliveira AP, Zhou JJ, et al. Risk factors and outcomes of infections caused by extremely drug-resistant gram-negative bacilli in patients hospitalized in intensive care units. </w:t>
      </w:r>
      <w:r w:rsidRPr="004B1DE4">
        <w:rPr>
          <w:i/>
          <w:noProof/>
        </w:rPr>
        <w:t xml:space="preserve">American Journal of Infection Control </w:t>
      </w:r>
      <w:r w:rsidRPr="004B1DE4">
        <w:rPr>
          <w:noProof/>
        </w:rPr>
        <w:t>2014;42:626-631.</w:t>
      </w:r>
    </w:p>
    <w:p w14:paraId="57C8006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4.</w:t>
      </w:r>
      <w:r w:rsidRPr="004B1DE4">
        <w:rPr>
          <w:noProof/>
        </w:rPr>
        <w:tab/>
        <w:t xml:space="preserve">Ye QF, Zhao J, Wan QQ, Qiao BB, Zhou JD. Frequency and clinical outcomes of ESKAPE bacteremia in solid organ transplantation and the risk factors for mortality. </w:t>
      </w:r>
      <w:r w:rsidRPr="004B1DE4">
        <w:rPr>
          <w:i/>
          <w:noProof/>
        </w:rPr>
        <w:t xml:space="preserve">Transplant Infectious Disease </w:t>
      </w:r>
      <w:r w:rsidRPr="004B1DE4">
        <w:rPr>
          <w:noProof/>
        </w:rPr>
        <w:t>2014;16:767-774.</w:t>
      </w:r>
    </w:p>
    <w:p w14:paraId="29A34FB6" w14:textId="4B1477D0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5.</w:t>
      </w:r>
      <w:r w:rsidRPr="004B1DE4">
        <w:rPr>
          <w:noProof/>
        </w:rPr>
        <w:tab/>
        <w:t xml:space="preserve">Bulut C, Ataman Hatipoglu Ç, Arslan K, Tuncer Ertem G, Adiloglu A, Demiröz AP. Risk factors for acquisition and effect on mortality of carbapenem-resistant K. pneumonia: a case-control study. Abstract eP605, ECCMID conference, Barcelona 2014. Available at: </w:t>
      </w:r>
      <w:hyperlink r:id="rId6" w:history="1">
        <w:r w:rsidRPr="004B1DE4">
          <w:rPr>
            <w:rStyle w:val="Link"/>
            <w:noProof/>
          </w:rPr>
          <w:t>https://www.escmid.org/escmid_publications/escmid_elibrary/</w:t>
        </w:r>
      </w:hyperlink>
      <w:r w:rsidRPr="004B1DE4">
        <w:rPr>
          <w:noProof/>
        </w:rPr>
        <w:t>. Last accessed July 21, 2017. 2014.</w:t>
      </w:r>
    </w:p>
    <w:p w14:paraId="15839771" w14:textId="62558F6F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6.</w:t>
      </w:r>
      <w:r w:rsidRPr="004B1DE4">
        <w:rPr>
          <w:noProof/>
        </w:rPr>
        <w:tab/>
        <w:t xml:space="preserve">Poulakou G, Routsi C, Moussas N, et al. Multidrug-resistant and extensively drug-resistant Klebsiella pneumoniae bloodstream infections in intensive care unit patients: epidemiology and outcomes. Abstract EV0102, ECCMID conference, Copenhagen 2015. Available at: </w:t>
      </w:r>
      <w:hyperlink r:id="rId7" w:history="1">
        <w:r w:rsidRPr="004B1DE4">
          <w:rPr>
            <w:rStyle w:val="Link"/>
            <w:noProof/>
          </w:rPr>
          <w:t>https://www.escmid.org/escmid_publications/escmid_elibrary/</w:t>
        </w:r>
      </w:hyperlink>
      <w:r w:rsidRPr="004B1DE4">
        <w:rPr>
          <w:noProof/>
        </w:rPr>
        <w:t>. Last accessed July 21, 2017. 2015.</w:t>
      </w:r>
    </w:p>
    <w:p w14:paraId="67C894DF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7.</w:t>
      </w:r>
      <w:r w:rsidRPr="004B1DE4">
        <w:rPr>
          <w:noProof/>
        </w:rPr>
        <w:tab/>
        <w:t xml:space="preserve">Candevir Ulu A, Kurtaran B, Inal AS, et al. Risk factors of carbapenem-resistant Klebsiella pneumoniae infection: a serious threat in ICUs. </w:t>
      </w:r>
      <w:r w:rsidRPr="004B1DE4">
        <w:rPr>
          <w:i/>
          <w:noProof/>
        </w:rPr>
        <w:t xml:space="preserve">Med Sci Monit </w:t>
      </w:r>
      <w:r w:rsidRPr="004B1DE4">
        <w:rPr>
          <w:noProof/>
        </w:rPr>
        <w:t>2015;21:219-224.</w:t>
      </w:r>
    </w:p>
    <w:p w14:paraId="07770A7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8.</w:t>
      </w:r>
      <w:r w:rsidRPr="004B1DE4">
        <w:rPr>
          <w:noProof/>
        </w:rPr>
        <w:tab/>
        <w:t xml:space="preserve">Wang L, Wang Y, Fan X, Tang W, Hu J. Prevalence of Resistant Gram-Negative Bacilli in Bloodstream Infection in Febrile Neutropenia Patients Undergoing Hematopoietic Stem Cell Transplantation: A Single Center Retrospective Cohort Study. </w:t>
      </w:r>
      <w:r w:rsidRPr="004B1DE4">
        <w:rPr>
          <w:i/>
          <w:noProof/>
        </w:rPr>
        <w:t xml:space="preserve">Medicine (Baltimore) </w:t>
      </w:r>
      <w:r w:rsidRPr="004B1DE4">
        <w:rPr>
          <w:noProof/>
        </w:rPr>
        <w:t>2015;94:e1931.</w:t>
      </w:r>
    </w:p>
    <w:p w14:paraId="2F1452C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49.</w:t>
      </w:r>
      <w:r w:rsidRPr="004B1DE4">
        <w:rPr>
          <w:noProof/>
        </w:rPr>
        <w:tab/>
        <w:t xml:space="preserve">Biehle LR, Cottreau JM, Thompson DJ, et al. Outcomes and risk factors for mortality among patients treated with carbapenems for klebsiella spp. bacteremia. </w:t>
      </w:r>
      <w:r w:rsidRPr="004B1DE4">
        <w:rPr>
          <w:i/>
          <w:noProof/>
        </w:rPr>
        <w:t xml:space="preserve">PLoS ONE </w:t>
      </w:r>
      <w:r w:rsidRPr="004B1DE4">
        <w:rPr>
          <w:noProof/>
        </w:rPr>
        <w:t>2015;10 (11) (no pagination).</w:t>
      </w:r>
    </w:p>
    <w:p w14:paraId="5942CAFA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0.</w:t>
      </w:r>
      <w:r w:rsidRPr="004B1DE4">
        <w:rPr>
          <w:noProof/>
        </w:rPr>
        <w:tab/>
        <w:t xml:space="preserve">Delle Rose D, Sordillo P, Gini S, et al. Microbiologic characteristics and predictors of mortality in bloodstream infections in intensive care unit patients: A 1-year, large, prospective surveillance study in 5 Italian hospitals. </w:t>
      </w:r>
      <w:r w:rsidRPr="004B1DE4">
        <w:rPr>
          <w:i/>
          <w:noProof/>
        </w:rPr>
        <w:t xml:space="preserve">American Journal of Infection Control </w:t>
      </w:r>
      <w:r w:rsidRPr="004B1DE4">
        <w:rPr>
          <w:noProof/>
        </w:rPr>
        <w:t>2015;43:1178-1183.</w:t>
      </w:r>
    </w:p>
    <w:p w14:paraId="00170D18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1.</w:t>
      </w:r>
      <w:r w:rsidRPr="004B1DE4">
        <w:rPr>
          <w:noProof/>
        </w:rPr>
        <w:tab/>
        <w:t xml:space="preserve">de Jager P, Chirwa T, Naidoo S, Perovic O, Thomas J. Nosocomial Outbreak of New Delhi Metallo-beta-Lactamase-1-Producing Gram-Negative Bacteria in South Africa: A Case-Control Study. </w:t>
      </w:r>
      <w:r w:rsidRPr="004B1DE4">
        <w:rPr>
          <w:i/>
          <w:noProof/>
        </w:rPr>
        <w:t xml:space="preserve">PLoS ONE </w:t>
      </w:r>
      <w:r w:rsidRPr="004B1DE4">
        <w:rPr>
          <w:noProof/>
        </w:rPr>
        <w:t>2015;10:e0123337.</w:t>
      </w:r>
    </w:p>
    <w:p w14:paraId="5E4EB14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2.</w:t>
      </w:r>
      <w:r w:rsidRPr="004B1DE4">
        <w:rPr>
          <w:noProof/>
        </w:rPr>
        <w:tab/>
        <w:t xml:space="preserve">Jiao Y, Qin Y, Liu J, et al. Risk factors for carbapenem-resistant Klebsiella pneumoniae infection/colonization and predictors of mortality: a retrospective study. </w:t>
      </w:r>
      <w:r w:rsidRPr="004B1DE4">
        <w:rPr>
          <w:i/>
          <w:noProof/>
        </w:rPr>
        <w:t xml:space="preserve">Pathogens and Global Health </w:t>
      </w:r>
      <w:r w:rsidRPr="004B1DE4">
        <w:rPr>
          <w:noProof/>
        </w:rPr>
        <w:t>2015;109:68-74.</w:t>
      </w:r>
    </w:p>
    <w:p w14:paraId="10DFA7C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3.</w:t>
      </w:r>
      <w:r w:rsidRPr="004B1DE4">
        <w:rPr>
          <w:noProof/>
        </w:rPr>
        <w:tab/>
        <w:t xml:space="preserve">Dimopoulos G, Koulenti D, Tabah A, et al. Bloodstream infections in ICU with increased resistance: Epidemiology and outcomes. </w:t>
      </w:r>
      <w:r w:rsidRPr="004B1DE4">
        <w:rPr>
          <w:i/>
          <w:noProof/>
        </w:rPr>
        <w:t xml:space="preserve">Minerva Anestesiologica </w:t>
      </w:r>
      <w:r w:rsidRPr="004B1DE4">
        <w:rPr>
          <w:noProof/>
        </w:rPr>
        <w:t>2015;81:405-418.</w:t>
      </w:r>
    </w:p>
    <w:p w14:paraId="370CCC6F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4.</w:t>
      </w:r>
      <w:r w:rsidRPr="004B1DE4">
        <w:rPr>
          <w:noProof/>
        </w:rPr>
        <w:tab/>
        <w:t xml:space="preserve">Lanini S, Costa AN, Puro V, et al. Incidence of carbapenem-resistant gram negatives in Italian transplant recipients: a nationwide surveillance study. </w:t>
      </w:r>
      <w:r w:rsidRPr="004B1DE4">
        <w:rPr>
          <w:i/>
          <w:noProof/>
        </w:rPr>
        <w:t xml:space="preserve">PLoS ONE </w:t>
      </w:r>
      <w:r w:rsidRPr="004B1DE4">
        <w:rPr>
          <w:noProof/>
        </w:rPr>
        <w:t>2015;10:e0123706.</w:t>
      </w:r>
    </w:p>
    <w:p w14:paraId="04971DF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5.</w:t>
      </w:r>
      <w:r w:rsidRPr="004B1DE4">
        <w:rPr>
          <w:noProof/>
        </w:rPr>
        <w:tab/>
        <w:t xml:space="preserve">Orsi GB, Giuliano S, Franchi C, et al. Changed epidemiology of ICU acquired bloodstream infections over 12 years in an Italian teaching hospital. </w:t>
      </w:r>
      <w:r w:rsidRPr="004B1DE4">
        <w:rPr>
          <w:i/>
          <w:noProof/>
        </w:rPr>
        <w:t xml:space="preserve">Minerva Anestesiologica </w:t>
      </w:r>
      <w:r w:rsidRPr="004B1DE4">
        <w:rPr>
          <w:noProof/>
        </w:rPr>
        <w:t>2015;81:980-988.</w:t>
      </w:r>
    </w:p>
    <w:p w14:paraId="2B0271F6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6.</w:t>
      </w:r>
      <w:r w:rsidRPr="004B1DE4">
        <w:rPr>
          <w:noProof/>
        </w:rPr>
        <w:tab/>
        <w:t xml:space="preserve">Bastug A, Kayaaslan B, Kazancioglu S, et al. Emergence of multidrug resistant isolates and mortality predictors in patients with solid tumors or hematological malignancies. </w:t>
      </w:r>
      <w:r w:rsidRPr="004B1DE4">
        <w:rPr>
          <w:i/>
          <w:noProof/>
        </w:rPr>
        <w:t xml:space="preserve">Journal of Infection in Developing Countries </w:t>
      </w:r>
      <w:r w:rsidRPr="004B1DE4">
        <w:rPr>
          <w:noProof/>
        </w:rPr>
        <w:t>2015;9:1100-1107.</w:t>
      </w:r>
    </w:p>
    <w:p w14:paraId="7FFEBB7C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7.</w:t>
      </w:r>
      <w:r w:rsidRPr="004B1DE4">
        <w:rPr>
          <w:noProof/>
        </w:rPr>
        <w:tab/>
        <w:t xml:space="preserve">Boncagni F, Francolini R, Nataloni S, et al. Epidemiology and clinical outcome of healthcare-associated Infections: A 4-year experience of an Italian ICU. </w:t>
      </w:r>
      <w:r w:rsidRPr="004B1DE4">
        <w:rPr>
          <w:i/>
          <w:noProof/>
        </w:rPr>
        <w:t xml:space="preserve">Minerva Anestesiologica </w:t>
      </w:r>
      <w:r w:rsidRPr="004B1DE4">
        <w:rPr>
          <w:noProof/>
        </w:rPr>
        <w:t>2015;81:765-775.</w:t>
      </w:r>
    </w:p>
    <w:p w14:paraId="37FFD0F8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8.</w:t>
      </w:r>
      <w:r w:rsidRPr="004B1DE4">
        <w:rPr>
          <w:noProof/>
        </w:rPr>
        <w:tab/>
        <w:t xml:space="preserve">Saravu K, Prasad M, Eshwara VK, Mukhopadhyay C. Clinico-microbiological profile and outcomes of nosocomial sepsis in an Indian tertiary care hospital - A prospective cohort study. </w:t>
      </w:r>
      <w:r w:rsidRPr="004B1DE4">
        <w:rPr>
          <w:i/>
          <w:noProof/>
        </w:rPr>
        <w:t xml:space="preserve">Pathogens and Global Health </w:t>
      </w:r>
      <w:r w:rsidRPr="004B1DE4">
        <w:rPr>
          <w:noProof/>
        </w:rPr>
        <w:t>2015;109:228-235.</w:t>
      </w:r>
    </w:p>
    <w:p w14:paraId="68EEA0D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59.</w:t>
      </w:r>
      <w:r w:rsidRPr="004B1DE4">
        <w:rPr>
          <w:noProof/>
        </w:rPr>
        <w:tab/>
        <w:t xml:space="preserve">Burnham JP, Lane MA, Kollef MH. Impact of Sepsis Classification and Multidrug-Resistance Status on Outcome Among Patients Treated With Appropriate Therapy. </w:t>
      </w:r>
      <w:r w:rsidRPr="004B1DE4">
        <w:rPr>
          <w:i/>
          <w:noProof/>
        </w:rPr>
        <w:t xml:space="preserve">Crit Care Med </w:t>
      </w:r>
      <w:r w:rsidRPr="004B1DE4">
        <w:rPr>
          <w:noProof/>
        </w:rPr>
        <w:t>2015;43:1580-1586.</w:t>
      </w:r>
    </w:p>
    <w:p w14:paraId="172CF596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0.</w:t>
      </w:r>
      <w:r w:rsidRPr="004B1DE4">
        <w:rPr>
          <w:noProof/>
        </w:rPr>
        <w:tab/>
        <w:t xml:space="preserve">Moghnieh R, Estaitieh N, Mugharbil A, et al. Third generation cephalosporin resistant Enterobacteriaceae and multidrug resistant gram-negative bacteria causing bacteremia in febrile neutropenia adult cancer patients in Lebanon, broad spectrum antibiotics use as a major risk factor, and correlation with poor prognosis. </w:t>
      </w:r>
      <w:r w:rsidRPr="004B1DE4">
        <w:rPr>
          <w:i/>
          <w:noProof/>
        </w:rPr>
        <w:t xml:space="preserve">Front </w:t>
      </w:r>
      <w:r w:rsidRPr="004B1DE4">
        <w:rPr>
          <w:noProof/>
        </w:rPr>
        <w:t>2015;5:11.</w:t>
      </w:r>
    </w:p>
    <w:p w14:paraId="5EA96832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1.</w:t>
      </w:r>
      <w:r w:rsidRPr="004B1DE4">
        <w:rPr>
          <w:noProof/>
        </w:rPr>
        <w:tab/>
        <w:t xml:space="preserve">Badura A, Pregartner G, Holzer JC, Feierl G, Grisold AJ. Susceptibility of Austrian clinical Klebsiella and enterobacter isolates linked to patient-related data. </w:t>
      </w:r>
      <w:r w:rsidRPr="004B1DE4">
        <w:rPr>
          <w:i/>
          <w:noProof/>
        </w:rPr>
        <w:t xml:space="preserve">Frontiers in Microbiology </w:t>
      </w:r>
      <w:r w:rsidRPr="004B1DE4">
        <w:rPr>
          <w:noProof/>
        </w:rPr>
        <w:t>2016;7 (FEB) (no pagination).</w:t>
      </w:r>
    </w:p>
    <w:p w14:paraId="5394B079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2.</w:t>
      </w:r>
      <w:r w:rsidRPr="004B1DE4">
        <w:rPr>
          <w:noProof/>
        </w:rPr>
        <w:tab/>
        <w:t xml:space="preserve">Hoxha A, Kärki T, Giambi C, et al. Attributable mortality of carbapenem-resistant Klebsiella pneumoniae infections in a prospective matched cohort study in Italy, 2012-2013. </w:t>
      </w:r>
      <w:r w:rsidRPr="004B1DE4">
        <w:rPr>
          <w:i/>
          <w:noProof/>
        </w:rPr>
        <w:t xml:space="preserve">Journal of Hospital Infection </w:t>
      </w:r>
      <w:r w:rsidRPr="004B1DE4">
        <w:rPr>
          <w:noProof/>
        </w:rPr>
        <w:t>2016;92:61-66 66p.</w:t>
      </w:r>
    </w:p>
    <w:p w14:paraId="72CEF5F2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3.</w:t>
      </w:r>
      <w:r w:rsidRPr="004B1DE4">
        <w:rPr>
          <w:noProof/>
        </w:rPr>
        <w:tab/>
        <w:t xml:space="preserve">Hu Y, Ping Y, Li L, Xu H, Yan X, Dai H. A retrospective study of risk factors for carbapenem-resistant klebsiella pneumoniae acquisition among ICU patients. </w:t>
      </w:r>
      <w:r w:rsidRPr="004B1DE4">
        <w:rPr>
          <w:i/>
          <w:noProof/>
        </w:rPr>
        <w:t xml:space="preserve">Journal of Infection in Developing Countries </w:t>
      </w:r>
      <w:r w:rsidRPr="004B1DE4">
        <w:rPr>
          <w:noProof/>
        </w:rPr>
        <w:t>2016;10:208-213.</w:t>
      </w:r>
    </w:p>
    <w:p w14:paraId="4D95B3A8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4.</w:t>
      </w:r>
      <w:r w:rsidRPr="004B1DE4">
        <w:rPr>
          <w:noProof/>
        </w:rPr>
        <w:tab/>
        <w:t xml:space="preserve">Fitzpatrick JM, Biswas JS, Edgeworth JD, et al. Gram-negative bacteraemia; A multi-centre prospective evaluation of empiric antibiotic therapy and outcome in English acute hospitals. </w:t>
      </w:r>
      <w:r w:rsidRPr="004B1DE4">
        <w:rPr>
          <w:i/>
          <w:noProof/>
        </w:rPr>
        <w:t xml:space="preserve">Clinical Microbiology and Infection </w:t>
      </w:r>
      <w:r w:rsidRPr="004B1DE4">
        <w:rPr>
          <w:noProof/>
        </w:rPr>
        <w:t>2016;22:244-251.</w:t>
      </w:r>
    </w:p>
    <w:p w14:paraId="70AA6560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5.</w:t>
      </w:r>
      <w:r w:rsidRPr="004B1DE4">
        <w:rPr>
          <w:noProof/>
        </w:rPr>
        <w:tab/>
        <w:t xml:space="preserve">Garbati MA, Sakkijha H, Abushaheen A. Infections due to Carbapenem Resistant Enterobacteriaceae among Saudi Arabian Hospitalized Patients: A Matched Case-Control Study. </w:t>
      </w:r>
      <w:r w:rsidRPr="004B1DE4">
        <w:rPr>
          <w:i/>
          <w:noProof/>
        </w:rPr>
        <w:t xml:space="preserve">BioMed Research International </w:t>
      </w:r>
      <w:r w:rsidRPr="004B1DE4">
        <w:rPr>
          <w:noProof/>
        </w:rPr>
        <w:t>2016;2016 (no pagination).</w:t>
      </w:r>
    </w:p>
    <w:p w14:paraId="3D98DADA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6.</w:t>
      </w:r>
      <w:r w:rsidRPr="004B1DE4">
        <w:rPr>
          <w:noProof/>
        </w:rPr>
        <w:tab/>
        <w:t xml:space="preserve">Alexopoulou A, Vasilieva L, Agiasotelli D, et al. Extensively drug-resistant bacteria are an independent predictive factor of mortality in 130 patients with spontaneous bacterial peritonitis or spontaneous bacteremia. </w:t>
      </w:r>
      <w:r w:rsidRPr="004B1DE4">
        <w:rPr>
          <w:i/>
          <w:noProof/>
        </w:rPr>
        <w:t xml:space="preserve">World Journal of Gastroenterology </w:t>
      </w:r>
      <w:r w:rsidRPr="004B1DE4">
        <w:rPr>
          <w:noProof/>
        </w:rPr>
        <w:t>2016;22:4049-4056.</w:t>
      </w:r>
    </w:p>
    <w:p w14:paraId="379C52F3" w14:textId="79E858B6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7.</w:t>
      </w:r>
      <w:r w:rsidRPr="004B1DE4">
        <w:rPr>
          <w:noProof/>
        </w:rPr>
        <w:tab/>
        <w:t xml:space="preserve">Kofteridis D, Andrianaki A, Plataki M, et al. Multidrug-resistant Klebsiella pneumoniae bacteraemia: a threat in patients with neoplasia. Abstract P1125, ECCMID conference, Amsterdam 2016. Available at: </w:t>
      </w:r>
      <w:hyperlink r:id="rId8" w:history="1">
        <w:r w:rsidRPr="004B1DE4">
          <w:rPr>
            <w:rStyle w:val="Link"/>
            <w:noProof/>
          </w:rPr>
          <w:t>https://www.escmid.org/escmid_publications/escmid_elibrary/</w:t>
        </w:r>
      </w:hyperlink>
      <w:r w:rsidRPr="004B1DE4">
        <w:rPr>
          <w:noProof/>
        </w:rPr>
        <w:t>. Last accessed July 21, 2017. 2016.</w:t>
      </w:r>
    </w:p>
    <w:p w14:paraId="21696CC7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8.</w:t>
      </w:r>
      <w:r w:rsidRPr="004B1DE4">
        <w:rPr>
          <w:noProof/>
        </w:rPr>
        <w:tab/>
        <w:t xml:space="preserve">Mouloudi E, Protonotariou E, Zagorianou A, et al. Bloodstream infections caused by metallo-beta-lactamase/Klebsiella pneumoniae carbapenemase-producing K. pneumoniae among intensive care unit patients in Greece: risk factors for infection and impact of type of resistance on outcomes. </w:t>
      </w:r>
      <w:r w:rsidRPr="004B1DE4">
        <w:rPr>
          <w:i/>
          <w:noProof/>
        </w:rPr>
        <w:t xml:space="preserve">Infect Control Hosp Epidemiol </w:t>
      </w:r>
      <w:r w:rsidRPr="004B1DE4">
        <w:rPr>
          <w:noProof/>
        </w:rPr>
        <w:t>2010;31:1250-1256.</w:t>
      </w:r>
    </w:p>
    <w:p w14:paraId="6E77AD41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69.</w:t>
      </w:r>
      <w:r w:rsidRPr="004B1DE4">
        <w:rPr>
          <w:noProof/>
        </w:rPr>
        <w:tab/>
        <w:t xml:space="preserve">Ben-David D, Kordevani R, Keller N, et al. Outcome of carbapenem resistant Klebsiella pneumoniae bloodstream infections. </w:t>
      </w:r>
      <w:r w:rsidRPr="004B1DE4">
        <w:rPr>
          <w:i/>
          <w:noProof/>
        </w:rPr>
        <w:t xml:space="preserve">Clin Microbiol Infect </w:t>
      </w:r>
      <w:r w:rsidRPr="004B1DE4">
        <w:rPr>
          <w:noProof/>
        </w:rPr>
        <w:t>2012;18:54-60.</w:t>
      </w:r>
    </w:p>
    <w:p w14:paraId="24D71154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0.</w:t>
      </w:r>
      <w:r w:rsidRPr="004B1DE4">
        <w:rPr>
          <w:noProof/>
        </w:rPr>
        <w:tab/>
        <w:t xml:space="preserve">Liu SW, Chang HJ, Chia JH, Kuo AJ, Wu TL, Lee MH. Outcomes and characteristics of ertapenem-nonsusceptible Klebsiella pneumoniae bacteremia at a university hospital in Northern Taiwan: a matched case-control study. </w:t>
      </w:r>
      <w:r w:rsidRPr="004B1DE4">
        <w:rPr>
          <w:i/>
          <w:noProof/>
        </w:rPr>
        <w:t xml:space="preserve">J Microbiol Immunol Infect </w:t>
      </w:r>
      <w:r w:rsidRPr="004B1DE4">
        <w:rPr>
          <w:noProof/>
        </w:rPr>
        <w:t>2012;45:113-119.</w:t>
      </w:r>
    </w:p>
    <w:p w14:paraId="366099CA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1.</w:t>
      </w:r>
      <w:r w:rsidRPr="004B1DE4">
        <w:rPr>
          <w:noProof/>
        </w:rPr>
        <w:tab/>
        <w:t xml:space="preserve">Qureshi ZA, Paterson DL, Peleg AY, et al. Clinical characteristics of bacteraemia caused by extended-spectrum beta-lactamase-producing Enterobacteriaceae in the era of CTX-M-type and KPC-type beta-lactamases. </w:t>
      </w:r>
      <w:r w:rsidRPr="004B1DE4">
        <w:rPr>
          <w:i/>
          <w:noProof/>
        </w:rPr>
        <w:t xml:space="preserve">Clin Microbiol Infect </w:t>
      </w:r>
      <w:r w:rsidRPr="004B1DE4">
        <w:rPr>
          <w:noProof/>
        </w:rPr>
        <w:t>2012;18:887-893.</w:t>
      </w:r>
    </w:p>
    <w:p w14:paraId="231D64EE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2.</w:t>
      </w:r>
      <w:r w:rsidRPr="004B1DE4">
        <w:rPr>
          <w:noProof/>
        </w:rPr>
        <w:tab/>
        <w:t xml:space="preserve">Lee NY, Wu JJ, Lin SH, Ko WC, Tsai LH, Yan JJ. Characterization of carbapenem-nonsusceptible Klebsiella pneumoniae bloodstream isolates at a Taiwanese hospital: clinical impacts of lowered breakpoints for carbapenems. </w:t>
      </w:r>
      <w:r w:rsidRPr="004B1DE4">
        <w:rPr>
          <w:i/>
          <w:noProof/>
        </w:rPr>
        <w:t xml:space="preserve">Eur J Clin Microbiol Infect Dis </w:t>
      </w:r>
      <w:r w:rsidRPr="004B1DE4">
        <w:rPr>
          <w:noProof/>
        </w:rPr>
        <w:t>2012;31:1941-1950.</w:t>
      </w:r>
    </w:p>
    <w:p w14:paraId="6C70A0C3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3.</w:t>
      </w:r>
      <w:r w:rsidRPr="004B1DE4">
        <w:rPr>
          <w:noProof/>
        </w:rPr>
        <w:tab/>
        <w:t xml:space="preserve">Hussein K, Raz-Pasteur A, Finkelstein R, et al. Impact of carbapenem resistance on the outcome of patients' hospital-acquired bacteraemia caused by Klebsiella pneumoniae. </w:t>
      </w:r>
      <w:r w:rsidRPr="004B1DE4">
        <w:rPr>
          <w:i/>
          <w:noProof/>
        </w:rPr>
        <w:t xml:space="preserve">J Hosp Infect </w:t>
      </w:r>
      <w:r w:rsidRPr="004B1DE4">
        <w:rPr>
          <w:noProof/>
        </w:rPr>
        <w:t>2013;83:307-313.</w:t>
      </w:r>
    </w:p>
    <w:p w14:paraId="122940A5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4.</w:t>
      </w:r>
      <w:r w:rsidRPr="004B1DE4">
        <w:rPr>
          <w:noProof/>
        </w:rPr>
        <w:tab/>
        <w:t xml:space="preserve">Gallagher JC, Kuriakose S, Haynes K, Axelrod P. Case-case-control study of patients with carbapenem-resistant and third-generation-cephalosporin-resistant Klebsiella pneumoniae bloodstream infections. </w:t>
      </w:r>
      <w:r w:rsidRPr="004B1DE4">
        <w:rPr>
          <w:i/>
          <w:noProof/>
        </w:rPr>
        <w:t xml:space="preserve">Antimicrob Agents Chemother </w:t>
      </w:r>
      <w:r w:rsidRPr="004B1DE4">
        <w:rPr>
          <w:noProof/>
        </w:rPr>
        <w:t>2014;58:5732-5735.</w:t>
      </w:r>
    </w:p>
    <w:p w14:paraId="1DC7478A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5.</w:t>
      </w:r>
      <w:r w:rsidRPr="004B1DE4">
        <w:rPr>
          <w:noProof/>
        </w:rPr>
        <w:tab/>
        <w:t xml:space="preserve">Girometti N, Lewis RE, Giannella M, et al. Klebsiella pneumoniae bloodstream infection: epidemiology and impact of inappropriate empirical therapy. </w:t>
      </w:r>
      <w:r w:rsidRPr="004B1DE4">
        <w:rPr>
          <w:i/>
          <w:noProof/>
        </w:rPr>
        <w:t xml:space="preserve">Medicine (Baltimore) </w:t>
      </w:r>
      <w:r w:rsidRPr="004B1DE4">
        <w:rPr>
          <w:noProof/>
        </w:rPr>
        <w:t>2014;93:298-309.</w:t>
      </w:r>
    </w:p>
    <w:p w14:paraId="17DD797F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6.</w:t>
      </w:r>
      <w:r w:rsidRPr="004B1DE4">
        <w:rPr>
          <w:noProof/>
        </w:rPr>
        <w:tab/>
        <w:t xml:space="preserve">Alicino C, Giacobbe DR, Orsi A, et al. Trends in the annual incidence of carbapenem-resistant Klebsiella pneumoniae bloodstream infections: a 8-year retrospective study in a large teaching hospital in northern Italy. </w:t>
      </w:r>
      <w:r w:rsidRPr="004B1DE4">
        <w:rPr>
          <w:i/>
          <w:noProof/>
        </w:rPr>
        <w:t xml:space="preserve">BMC Infect Dis </w:t>
      </w:r>
      <w:r w:rsidRPr="004B1DE4">
        <w:rPr>
          <w:noProof/>
        </w:rPr>
        <w:t>2015;15:415.</w:t>
      </w:r>
    </w:p>
    <w:p w14:paraId="20195FFD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7.</w:t>
      </w:r>
      <w:r w:rsidRPr="004B1DE4">
        <w:rPr>
          <w:noProof/>
        </w:rPr>
        <w:tab/>
        <w:t xml:space="preserve">Gomez-Simmonds A, Greenman M, Sullivan SB, et al. Population Structure of Klebsiella pneumoniae Causing Bloodstream Infections at a New York City Tertiary Care Hospital: Diversification of Multidrug-Resistant Isolates. </w:t>
      </w:r>
      <w:r w:rsidRPr="004B1DE4">
        <w:rPr>
          <w:i/>
          <w:noProof/>
        </w:rPr>
        <w:t xml:space="preserve">J Clin Microbiol </w:t>
      </w:r>
      <w:r w:rsidRPr="004B1DE4">
        <w:rPr>
          <w:noProof/>
        </w:rPr>
        <w:t>2015;53:2060-2067.</w:t>
      </w:r>
    </w:p>
    <w:p w14:paraId="72C7F6C8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8.</w:t>
      </w:r>
      <w:r w:rsidRPr="004B1DE4">
        <w:rPr>
          <w:noProof/>
        </w:rPr>
        <w:tab/>
        <w:t xml:space="preserve">Trecarichi EM, Pagano L, Candoni A, et al. Current epidemiology and antimicrobial resistance data for bacterial bloodstream infections in patients with hematologic malignancies: An Italian multicentre prospective survey. </w:t>
      </w:r>
      <w:r w:rsidRPr="004B1DE4">
        <w:rPr>
          <w:i/>
          <w:noProof/>
        </w:rPr>
        <w:t xml:space="preserve">Clinical Microbiology and Infection </w:t>
      </w:r>
      <w:r w:rsidRPr="004B1DE4">
        <w:rPr>
          <w:noProof/>
        </w:rPr>
        <w:t>2015;21:337-343.</w:t>
      </w:r>
    </w:p>
    <w:p w14:paraId="2070D85E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79.</w:t>
      </w:r>
      <w:r w:rsidRPr="004B1DE4">
        <w:rPr>
          <w:noProof/>
        </w:rPr>
        <w:tab/>
        <w:t xml:space="preserve">Vardakas KZ, Matthaiou DK, Falagas ME, Antypa E, Koteli A, Antoniadou E. Characteristics, risk factors and outcomes of carbapenem-resistant Klebsiella pneumoniae infections in the intensive care unit. </w:t>
      </w:r>
      <w:r w:rsidRPr="004B1DE4">
        <w:rPr>
          <w:i/>
          <w:noProof/>
        </w:rPr>
        <w:t xml:space="preserve">J Infect </w:t>
      </w:r>
      <w:r w:rsidRPr="004B1DE4">
        <w:rPr>
          <w:noProof/>
        </w:rPr>
        <w:t>2015;70:592-599.</w:t>
      </w:r>
    </w:p>
    <w:p w14:paraId="282E965E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80.</w:t>
      </w:r>
      <w:r w:rsidRPr="004B1DE4">
        <w:rPr>
          <w:noProof/>
        </w:rPr>
        <w:tab/>
        <w:t xml:space="preserve">Fraenkel-Wandel Y, Raveh-Brawer D, Wiener-Well Y, Yinnon AM, Assous MV. Mortality due to blaKPC Klebsiella pneumoniae bacteraemia. </w:t>
      </w:r>
      <w:r w:rsidRPr="004B1DE4">
        <w:rPr>
          <w:i/>
          <w:noProof/>
        </w:rPr>
        <w:t xml:space="preserve">J Antimicrob Chemother </w:t>
      </w:r>
      <w:r w:rsidRPr="004B1DE4">
        <w:rPr>
          <w:noProof/>
        </w:rPr>
        <w:t>2016;71:1083-1087.</w:t>
      </w:r>
    </w:p>
    <w:p w14:paraId="4B5D7BE6" w14:textId="77777777" w:rsidR="004B1DE4" w:rsidRPr="004B1DE4" w:rsidRDefault="004B1DE4" w:rsidP="004B1DE4">
      <w:pPr>
        <w:pStyle w:val="EndNoteBibliography"/>
        <w:ind w:hanging="709"/>
        <w:rPr>
          <w:noProof/>
        </w:rPr>
      </w:pPr>
      <w:r w:rsidRPr="004B1DE4">
        <w:rPr>
          <w:b/>
          <w:noProof/>
        </w:rPr>
        <w:t>81.</w:t>
      </w:r>
      <w:r w:rsidRPr="004B1DE4">
        <w:rPr>
          <w:noProof/>
        </w:rPr>
        <w:tab/>
        <w:t xml:space="preserve">Villegas MV, Pallares CJ, Escandon-Vargas K, et al. Characterization and clinical impact of bloodstream infection caused by carbapenemase-producing enterobacteriaceae in seven Latin American countries. </w:t>
      </w:r>
      <w:r w:rsidRPr="004B1DE4">
        <w:rPr>
          <w:i/>
          <w:noProof/>
        </w:rPr>
        <w:t xml:space="preserve">PLoS ONE </w:t>
      </w:r>
      <w:r w:rsidRPr="004B1DE4">
        <w:rPr>
          <w:noProof/>
        </w:rPr>
        <w:t>2016;11:no pagination.</w:t>
      </w:r>
    </w:p>
    <w:p w14:paraId="109F7DFF" w14:textId="1E4B5736" w:rsidR="00EA66A3" w:rsidRDefault="00EA66A3" w:rsidP="004B1DE4">
      <w:pPr>
        <w:ind w:left="1418" w:hanging="709"/>
      </w:pPr>
      <w:r>
        <w:fldChar w:fldCharType="end"/>
      </w:r>
    </w:p>
    <w:sectPr w:rsidR="00EA66A3" w:rsidSect="00EA66A3">
      <w:pgSz w:w="11900" w:h="16840"/>
      <w:pgMar w:top="1417" w:right="1417" w:bottom="1134" w:left="1417" w:header="708" w:footer="708" w:gutter="0"/>
      <w:cols w:space="708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6B59EE5" w15:done="0"/>
  <w15:commentEx w15:paraId="58A8062C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heryl Volling">
    <w15:presenceInfo w15:providerId="None" w15:userId="Cheryl Vollin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C5CF7"/>
    <w:rsid w:val="00027D0D"/>
    <w:rsid w:val="00037B45"/>
    <w:rsid w:val="00065872"/>
    <w:rsid w:val="00085239"/>
    <w:rsid w:val="000D0CC1"/>
    <w:rsid w:val="00123472"/>
    <w:rsid w:val="001623A1"/>
    <w:rsid w:val="001B5AFE"/>
    <w:rsid w:val="002766D4"/>
    <w:rsid w:val="003C7153"/>
    <w:rsid w:val="0043584D"/>
    <w:rsid w:val="00467AFE"/>
    <w:rsid w:val="004B1DE4"/>
    <w:rsid w:val="00522C12"/>
    <w:rsid w:val="00556C44"/>
    <w:rsid w:val="00581DA1"/>
    <w:rsid w:val="005B77A4"/>
    <w:rsid w:val="00694FB0"/>
    <w:rsid w:val="006C5CF7"/>
    <w:rsid w:val="006F1E05"/>
    <w:rsid w:val="006F3D08"/>
    <w:rsid w:val="0075750F"/>
    <w:rsid w:val="007764E3"/>
    <w:rsid w:val="00795C05"/>
    <w:rsid w:val="007F0609"/>
    <w:rsid w:val="008869BB"/>
    <w:rsid w:val="008870DF"/>
    <w:rsid w:val="008B4F26"/>
    <w:rsid w:val="008D1753"/>
    <w:rsid w:val="00913986"/>
    <w:rsid w:val="009445F1"/>
    <w:rsid w:val="00962533"/>
    <w:rsid w:val="009730D6"/>
    <w:rsid w:val="00A83E30"/>
    <w:rsid w:val="00A87720"/>
    <w:rsid w:val="00B000CB"/>
    <w:rsid w:val="00C211AD"/>
    <w:rsid w:val="00C34EEE"/>
    <w:rsid w:val="00C37F92"/>
    <w:rsid w:val="00C81F24"/>
    <w:rsid w:val="00D52180"/>
    <w:rsid w:val="00D95C72"/>
    <w:rsid w:val="00DE3160"/>
    <w:rsid w:val="00E40764"/>
    <w:rsid w:val="00E43324"/>
    <w:rsid w:val="00EA66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2556771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de-D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C5CF7"/>
    <w:rPr>
      <w:sz w:val="24"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searchhistory-search-term">
    <w:name w:val="searchhistory-search-term"/>
    <w:basedOn w:val="Absatzstandardschriftart"/>
    <w:rsid w:val="006C5CF7"/>
  </w:style>
  <w:style w:type="table" w:styleId="Tabellenraster">
    <w:name w:val="Table Grid"/>
    <w:basedOn w:val="NormaleTabelle"/>
    <w:rsid w:val="006C5CF7"/>
    <w:rPr>
      <w:rFonts w:eastAsiaTheme="minorHAnsi" w:cstheme="minorBidi"/>
      <w:sz w:val="24"/>
      <w:szCs w:val="22"/>
      <w:lang w:val="en-CA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6C5CF7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6C5CF7"/>
    <w:rPr>
      <w:rFonts w:ascii="Lucida Grande" w:hAnsi="Lucida Grande" w:cs="Lucida Grande"/>
      <w:sz w:val="18"/>
      <w:szCs w:val="18"/>
      <w:lang w:eastAsia="de-DE"/>
    </w:rPr>
  </w:style>
  <w:style w:type="paragraph" w:customStyle="1" w:styleId="EndNoteBibliographyTitle">
    <w:name w:val="EndNote Bibliography Title"/>
    <w:basedOn w:val="Standard"/>
    <w:rsid w:val="00EA66A3"/>
    <w:pPr>
      <w:jc w:val="center"/>
    </w:pPr>
  </w:style>
  <w:style w:type="paragraph" w:customStyle="1" w:styleId="EndNoteBibliography">
    <w:name w:val="EndNote Bibliography"/>
    <w:basedOn w:val="Standard"/>
    <w:rsid w:val="00EA66A3"/>
  </w:style>
  <w:style w:type="character" w:styleId="Link">
    <w:name w:val="Hyperlink"/>
    <w:basedOn w:val="Absatzstandardschriftart"/>
    <w:uiPriority w:val="99"/>
    <w:unhideWhenUsed/>
    <w:rsid w:val="00027D0D"/>
    <w:rPr>
      <w:color w:val="0000FF" w:themeColor="hyperlink"/>
      <w:u w:val="single"/>
    </w:rPr>
  </w:style>
  <w:style w:type="character" w:styleId="Kommentarzeichen">
    <w:name w:val="annotation reference"/>
    <w:basedOn w:val="Absatzstandardschriftart"/>
    <w:uiPriority w:val="99"/>
    <w:semiHidden/>
    <w:unhideWhenUsed/>
    <w:rsid w:val="008B4F26"/>
    <w:rPr>
      <w:sz w:val="18"/>
      <w:szCs w:val="18"/>
    </w:rPr>
  </w:style>
  <w:style w:type="paragraph" w:styleId="Kommentartext">
    <w:name w:val="annotation text"/>
    <w:basedOn w:val="Standard"/>
    <w:link w:val="KommentartextZeichen"/>
    <w:uiPriority w:val="99"/>
    <w:semiHidden/>
    <w:unhideWhenUsed/>
    <w:rsid w:val="008B4F26"/>
  </w:style>
  <w:style w:type="character" w:customStyle="1" w:styleId="KommentartextZeichen">
    <w:name w:val="Kommentartext Zeichen"/>
    <w:basedOn w:val="Absatzstandardschriftart"/>
    <w:link w:val="Kommentartext"/>
    <w:uiPriority w:val="99"/>
    <w:semiHidden/>
    <w:rsid w:val="008B4F26"/>
    <w:rPr>
      <w:sz w:val="24"/>
      <w:szCs w:val="24"/>
      <w:lang w:eastAsia="de-DE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unhideWhenUsed/>
    <w:rsid w:val="008B4F26"/>
    <w:rPr>
      <w:b/>
      <w:bCs/>
      <w:sz w:val="20"/>
      <w:szCs w:val="20"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8B4F26"/>
    <w:rPr>
      <w:b/>
      <w:bCs/>
      <w:sz w:val="24"/>
      <w:szCs w:val="24"/>
      <w:lang w:eastAsia="de-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de-D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C5CF7"/>
    <w:rPr>
      <w:sz w:val="24"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searchhistory-search-term">
    <w:name w:val="searchhistory-search-term"/>
    <w:basedOn w:val="Absatzstandardschriftart"/>
    <w:rsid w:val="006C5CF7"/>
  </w:style>
  <w:style w:type="table" w:styleId="Tabellenraster">
    <w:name w:val="Table Grid"/>
    <w:basedOn w:val="NormaleTabelle"/>
    <w:rsid w:val="006C5CF7"/>
    <w:rPr>
      <w:rFonts w:eastAsiaTheme="minorHAnsi" w:cstheme="minorBidi"/>
      <w:sz w:val="24"/>
      <w:szCs w:val="22"/>
      <w:lang w:val="en-CA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6C5CF7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6C5CF7"/>
    <w:rPr>
      <w:rFonts w:ascii="Lucida Grande" w:hAnsi="Lucida Grande" w:cs="Lucida Grande"/>
      <w:sz w:val="18"/>
      <w:szCs w:val="18"/>
      <w:lang w:eastAsia="de-DE"/>
    </w:rPr>
  </w:style>
  <w:style w:type="paragraph" w:customStyle="1" w:styleId="EndNoteBibliographyTitle">
    <w:name w:val="EndNote Bibliography Title"/>
    <w:basedOn w:val="Standard"/>
    <w:rsid w:val="00EA66A3"/>
    <w:pPr>
      <w:jc w:val="center"/>
    </w:pPr>
  </w:style>
  <w:style w:type="paragraph" w:customStyle="1" w:styleId="EndNoteBibliography">
    <w:name w:val="EndNote Bibliography"/>
    <w:basedOn w:val="Standard"/>
    <w:rsid w:val="00EA66A3"/>
  </w:style>
  <w:style w:type="character" w:styleId="Link">
    <w:name w:val="Hyperlink"/>
    <w:basedOn w:val="Absatzstandardschriftart"/>
    <w:uiPriority w:val="99"/>
    <w:unhideWhenUsed/>
    <w:rsid w:val="00027D0D"/>
    <w:rPr>
      <w:color w:val="0000FF" w:themeColor="hyperlink"/>
      <w:u w:val="single"/>
    </w:rPr>
  </w:style>
  <w:style w:type="character" w:styleId="Kommentarzeichen">
    <w:name w:val="annotation reference"/>
    <w:basedOn w:val="Absatzstandardschriftart"/>
    <w:uiPriority w:val="99"/>
    <w:semiHidden/>
    <w:unhideWhenUsed/>
    <w:rsid w:val="008B4F26"/>
    <w:rPr>
      <w:sz w:val="18"/>
      <w:szCs w:val="18"/>
    </w:rPr>
  </w:style>
  <w:style w:type="paragraph" w:styleId="Kommentartext">
    <w:name w:val="annotation text"/>
    <w:basedOn w:val="Standard"/>
    <w:link w:val="KommentartextZeichen"/>
    <w:uiPriority w:val="99"/>
    <w:semiHidden/>
    <w:unhideWhenUsed/>
    <w:rsid w:val="008B4F26"/>
  </w:style>
  <w:style w:type="character" w:customStyle="1" w:styleId="KommentartextZeichen">
    <w:name w:val="Kommentartext Zeichen"/>
    <w:basedOn w:val="Absatzstandardschriftart"/>
    <w:link w:val="Kommentartext"/>
    <w:uiPriority w:val="99"/>
    <w:semiHidden/>
    <w:rsid w:val="008B4F26"/>
    <w:rPr>
      <w:sz w:val="24"/>
      <w:szCs w:val="24"/>
      <w:lang w:eastAsia="de-DE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unhideWhenUsed/>
    <w:rsid w:val="008B4F26"/>
    <w:rPr>
      <w:b/>
      <w:bCs/>
      <w:sz w:val="20"/>
      <w:szCs w:val="20"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8B4F26"/>
    <w:rPr>
      <w:b/>
      <w:bCs/>
      <w:sz w:val="24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441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people" Target="people.xml"/><Relationship Id="rId12" Type="http://schemas.microsoft.com/office/2011/relationships/commentsExtended" Target="commentsExtended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f"/><Relationship Id="rId6" Type="http://schemas.openxmlformats.org/officeDocument/2006/relationships/hyperlink" Target="https://www.escmid.org/escmid_publications/escmid_elibrary/" TargetMode="External"/><Relationship Id="rId7" Type="http://schemas.openxmlformats.org/officeDocument/2006/relationships/hyperlink" Target="https://www.escmid.org/escmid_publications/escmid_elibrary/" TargetMode="External"/><Relationship Id="rId8" Type="http://schemas.openxmlformats.org/officeDocument/2006/relationships/hyperlink" Target="https://www.escmid.org/escmid_publications/escmid_elibrary/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5085</Words>
  <Characters>32036</Characters>
  <Application>Microsoft Macintosh Word</Application>
  <DocSecurity>0</DocSecurity>
  <Lines>266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unt Sinai Hospital</Company>
  <LinksUpToDate>false</LinksUpToDate>
  <CharactersWithSpaces>370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ipp Kohler</dc:creator>
  <cp:lastModifiedBy>Philipp Kohler</cp:lastModifiedBy>
  <cp:revision>4</cp:revision>
  <dcterms:created xsi:type="dcterms:W3CDTF">2017-08-07T16:12:00Z</dcterms:created>
  <dcterms:modified xsi:type="dcterms:W3CDTF">2017-08-13T16:14:00Z</dcterms:modified>
</cp:coreProperties>
</file>